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7A9AE09" w14:textId="3A7755A0" w:rsidR="00B4015F" w:rsidRDefault="00085E87" w:rsidP="001A4DCE">
      <w:pPr>
        <w:pStyle w:val="MStitle"/>
        <w:jc w:val="left"/>
      </w:pPr>
      <w:r>
        <w:t>Technical note: Diagnostic efficiency – insights into model performance</w:t>
      </w:r>
    </w:p>
    <w:p w14:paraId="538659D3" w14:textId="4F9ED70A" w:rsidR="00B4015F" w:rsidRPr="001A4DCE" w:rsidRDefault="001A4DCE" w:rsidP="00450DB9">
      <w:pPr>
        <w:pStyle w:val="Authors"/>
      </w:pPr>
      <w:r>
        <w:t>Robin Schwemmle</w:t>
      </w:r>
      <w:r w:rsidR="00B4015F" w:rsidRPr="00C26311">
        <w:rPr>
          <w:vertAlign w:val="superscript"/>
        </w:rPr>
        <w:t>1</w:t>
      </w:r>
      <w:r>
        <w:t>, Dominic Demand</w:t>
      </w:r>
      <w:r w:rsidR="00B4015F" w:rsidRPr="00C26311">
        <w:rPr>
          <w:vertAlign w:val="superscript"/>
        </w:rPr>
        <w:t>1</w:t>
      </w:r>
      <w:r>
        <w:t>, Andreas Hartmann</w:t>
      </w:r>
      <w:r>
        <w:rPr>
          <w:vertAlign w:val="superscript"/>
        </w:rPr>
        <w:t>1</w:t>
      </w:r>
      <w:r>
        <w:t>, Markus Weiler</w:t>
      </w:r>
      <w:r w:rsidRPr="00C26311">
        <w:rPr>
          <w:vertAlign w:val="superscript"/>
        </w:rPr>
        <w:t>1</w:t>
      </w:r>
    </w:p>
    <w:p w14:paraId="2E9D5B39" w14:textId="77777777" w:rsidR="001A4DCE" w:rsidRPr="001A4DCE" w:rsidRDefault="00B4015F" w:rsidP="001A4DCE">
      <w:pPr>
        <w:pStyle w:val="Affiliation"/>
      </w:pPr>
      <w:r w:rsidRPr="000A1B66">
        <w:rPr>
          <w:vertAlign w:val="superscript"/>
        </w:rPr>
        <w:t>1</w:t>
      </w:r>
      <w:r w:rsidR="001A4DCE" w:rsidRPr="001A4DCE">
        <w:t xml:space="preserve">University of Freiburg, Institute of Earth and Environmental Sciences, </w:t>
      </w:r>
      <w:proofErr w:type="spellStart"/>
      <w:proofErr w:type="gramStart"/>
      <w:r w:rsidR="001A4DCE" w:rsidRPr="001A4DCE">
        <w:t>Hydrology,Freiburg</w:t>
      </w:r>
      <w:proofErr w:type="spellEnd"/>
      <w:proofErr w:type="gramEnd"/>
      <w:r w:rsidR="001A4DCE" w:rsidRPr="001A4DCE">
        <w:t>, Germany.</w:t>
      </w:r>
    </w:p>
    <w:p w14:paraId="4B2F3FC8" w14:textId="0270DADB" w:rsidR="000A1B66" w:rsidRDefault="000A1B66" w:rsidP="008E213F">
      <w:pPr>
        <w:pStyle w:val="Correspondence"/>
      </w:pPr>
      <w:r w:rsidRPr="000A1B66">
        <w:rPr>
          <w:i/>
        </w:rPr>
        <w:t>Correspondence to</w:t>
      </w:r>
      <w:r>
        <w:t xml:space="preserve">: </w:t>
      </w:r>
      <w:r w:rsidR="001A4DCE">
        <w:t xml:space="preserve">Robin </w:t>
      </w:r>
      <w:proofErr w:type="spellStart"/>
      <w:r w:rsidR="001A4DCE">
        <w:t>Schwemmle</w:t>
      </w:r>
      <w:proofErr w:type="spellEnd"/>
      <w:r w:rsidR="001A4DCE">
        <w:t xml:space="preserve"> </w:t>
      </w:r>
      <w:r>
        <w:t>(</w:t>
      </w:r>
      <w:r w:rsidR="001A4DCE">
        <w:t>robin.schwemmle@hydrology.uni-freiburg.de</w:t>
      </w:r>
      <w:r>
        <w:t>)</w:t>
      </w:r>
    </w:p>
    <w:p w14:paraId="6EAEC348" w14:textId="11B0B15A" w:rsidR="00C82F79" w:rsidRDefault="000A1B66" w:rsidP="00B4015F">
      <w:r w:rsidRPr="000A1B66">
        <w:rPr>
          <w:b/>
        </w:rPr>
        <w:t>Abstract.</w:t>
      </w:r>
      <w:r>
        <w:t xml:space="preserve"> </w:t>
      </w:r>
      <w:r w:rsidR="0070537F">
        <w:t xml:space="preserve">Please use only the styles of this template </w:t>
      </w:r>
      <w:r w:rsidR="00CC51D0">
        <w:t>(</w:t>
      </w:r>
      <w:r w:rsidR="0070537F">
        <w:t xml:space="preserve">MS title, </w:t>
      </w:r>
      <w:r w:rsidR="00CC51D0">
        <w:t xml:space="preserve">Authors, Affiliations, Correspondence, Normal for your text, and Headings 1–3). </w:t>
      </w:r>
      <w:r w:rsidR="003A4FB4">
        <w:t xml:space="preserve">Figure 1 uses the style Caption and Fig. 1 is placed </w:t>
      </w:r>
      <w:r w:rsidR="00E142A8">
        <w:t>at the end of the manuscript. The same is applied to tables</w:t>
      </w:r>
      <w:r w:rsidR="0055217B">
        <w:t xml:space="preserve"> (</w:t>
      </w:r>
      <w:proofErr w:type="spellStart"/>
      <w:r w:rsidR="0055217B">
        <w:t>Aman</w:t>
      </w:r>
      <w:proofErr w:type="spellEnd"/>
      <w:r w:rsidR="0055217B">
        <w:t xml:space="preserve"> et </w:t>
      </w:r>
      <w:r w:rsidR="00D94104">
        <w:t xml:space="preserve">al., 2014; </w:t>
      </w:r>
      <w:proofErr w:type="spellStart"/>
      <w:r w:rsidR="00D94104">
        <w:t>Aman</w:t>
      </w:r>
      <w:proofErr w:type="spellEnd"/>
      <w:r w:rsidR="00D94104">
        <w:t xml:space="preserve"> and </w:t>
      </w:r>
      <w:proofErr w:type="spellStart"/>
      <w:r w:rsidR="00D94104">
        <w:t>Bman</w:t>
      </w:r>
      <w:proofErr w:type="spellEnd"/>
      <w:r w:rsidR="00D94104">
        <w:t>, 2015)</w:t>
      </w:r>
    </w:p>
    <w:p w14:paraId="41868303" w14:textId="3DFBE5F7" w:rsidR="00C82F79" w:rsidRDefault="00C82F79" w:rsidP="00C82F79">
      <w:pPr>
        <w:pStyle w:val="Heading1"/>
      </w:pPr>
      <w:r>
        <w:t xml:space="preserve">1 </w:t>
      </w:r>
      <w:r w:rsidR="001A4DCE">
        <w:t>Introduction</w:t>
      </w:r>
    </w:p>
    <w:p w14:paraId="7DD5591D" w14:textId="309F8217" w:rsidR="000B679B" w:rsidRDefault="000B679B" w:rsidP="000B679B">
      <w:pPr>
        <w:pStyle w:val="ListParagraph"/>
        <w:numPr>
          <w:ilvl w:val="0"/>
          <w:numId w:val="4"/>
        </w:numPr>
      </w:pPr>
      <w:r>
        <w:t>Evaluation of model performance to quantify the prediction skill</w:t>
      </w:r>
    </w:p>
    <w:p w14:paraId="6D996408" w14:textId="6FB97ACB" w:rsidR="000B679B" w:rsidRDefault="000B679B" w:rsidP="000B679B">
      <w:pPr>
        <w:pStyle w:val="ListParagraph"/>
        <w:numPr>
          <w:ilvl w:val="0"/>
          <w:numId w:val="4"/>
        </w:numPr>
      </w:pPr>
      <w:r>
        <w:t>Model calibration</w:t>
      </w:r>
    </w:p>
    <w:p w14:paraId="217A6676" w14:textId="77777777" w:rsidR="000B679B" w:rsidRDefault="000B679B" w:rsidP="000B679B"/>
    <w:p w14:paraId="5DCE9EC1" w14:textId="3D4F366F" w:rsidR="000B679B" w:rsidRDefault="000B679B" w:rsidP="000B679B">
      <w:r>
        <w:t>Elaborate on well-established efficiency measures (</w:t>
      </w:r>
      <w:r>
        <w:fldChar w:fldCharType="begin"/>
      </w:r>
      <w:r>
        <w:instrText xml:space="preserve"> ADDIN EN.CITE &lt;EndNote&gt;&lt;Cite&gt;&lt;Author&gt;Schaefli&lt;/Author&gt;&lt;Year&gt;2007&lt;/Year&gt;&lt;RecNum&gt;844&lt;/RecNum&gt;&lt;DisplayText&gt;Schaefli and Gupta, 2007;Knoben et al., 2019&lt;/DisplayText&gt;&lt;record&gt;&lt;rec-number&gt;844&lt;/rec-number&gt;&lt;foreign-keys&gt;&lt;key app="EN" db-id="as2xxwpxqarpfueswzaptteowpv9fxxss5pa" timestamp="1524845008"&gt;844&lt;/key&gt;&lt;/foreign-keys&gt;&lt;ref-type name="Journal Article"&gt;17&lt;/ref-type&gt;&lt;contributors&gt;&lt;authors&gt;&lt;author&gt;Bettina Schaefli&lt;/author&gt;&lt;author&gt;Hoshin V. Gupta&lt;/author&gt;&lt;/authors&gt;&lt;/contributors&gt;&lt;titles&gt;&lt;title&gt;Do Nash values have value?&lt;/title&gt;&lt;secondary-title&gt;Hydrological Processes&lt;/secondary-title&gt;&lt;/titles&gt;&lt;periodical&gt;&lt;full-title&gt;Hydrological Processes&lt;/full-title&gt;&lt;/periodical&gt;&lt;pages&gt;2075-2080&lt;/pages&gt;&lt;volume&gt;21&lt;/volume&gt;&lt;number&gt;15&lt;/number&gt;&lt;dates&gt;&lt;year&gt;2007&lt;/year&gt;&lt;/dates&gt;&lt;urls&gt;&lt;related-urls&gt;&lt;url&gt;https://onlinelibrary.wiley.com/doi/abs/10.1002/hyp.6825&lt;/url&gt;&lt;/related-urls&gt;&lt;/urls&gt;&lt;custom1&gt;Schaefli2007&lt;/custom1&gt;&lt;electronic-resource-num&gt;10.1002/hyp.6825&lt;/electronic-resource-num&gt;&lt;/record&gt;&lt;/Cite&gt;&lt;Cite&gt;&lt;Author&gt;Knoben&lt;/Author&gt;&lt;Year&gt;2019&lt;/Year&gt;&lt;RecNum&gt;5215&lt;/RecNum&gt;&lt;record&gt;&lt;rec-number&gt;5215&lt;/rec-number&gt;&lt;foreign-keys&gt;&lt;key app="EN" db-id="as2xxwpxqarpfueswzaptteowpv9fxxss5pa" timestamp="1567504298"&gt;5215&lt;/key&gt;&lt;/foreign-keys&gt;&lt;ref-type name="Journal Article"&gt;17&lt;/ref-type&gt;&lt;contributors&gt;&lt;authors&gt;&lt;author&gt;Knoben, W. J. M.&lt;/author&gt;&lt;author&gt;Freer, J. E.&lt;/author&gt;&lt;author&gt;Woods, R. A.&lt;/author&gt;&lt;/authors&gt;&lt;/contributors&gt;&lt;titles&gt;&lt;title&gt;Technical note: Inherent benchmark or not? Comparing Nash-Sutcliffe and Kling-Gupta efficiency scores&lt;/title&gt;&lt;secondary-title&gt;Hydrol. Earth Syst. Sci. Discuss.&lt;/secondary-title&gt;&lt;/titles&gt;&lt;periodical&gt;&lt;full-title&gt;Hydrol. Earth Syst. Sci. Discuss.&lt;/full-title&gt;&lt;/periodical&gt;&lt;pages&gt;1-7&lt;/pages&gt;&lt;volume&gt;2019&lt;/volume&gt;&lt;dates&gt;&lt;year&gt;2019&lt;/year&gt;&lt;/dates&gt;&lt;publisher&gt;Copernicus Publications&lt;/publisher&gt;&lt;isbn&gt;1812-2116&lt;/isbn&gt;&lt;urls&gt;&lt;related-urls&gt;&lt;url&gt;https://www.hydrol-earth-syst-sci-discuss.net/hess-2019-327/&lt;/url&gt;&lt;/related-urls&gt;&lt;/urls&gt;&lt;custom1&gt;Knoben2019&lt;/custom1&gt;&lt;electronic-resource-num&gt;10.5194/hess-2019-327&lt;/electronic-resource-num&gt;&lt;/record&gt;&lt;/Cite&gt;&lt;/EndNote&gt;</w:instrText>
      </w:r>
      <w:r>
        <w:fldChar w:fldCharType="separate"/>
      </w:r>
      <w:r>
        <w:rPr>
          <w:noProof/>
        </w:rPr>
        <w:t>Schaefli and Gupta, 2007;Knoben et al., 2019</w:t>
      </w:r>
      <w:r>
        <w:fldChar w:fldCharType="end"/>
      </w:r>
      <w:r>
        <w:t>)</w:t>
      </w:r>
    </w:p>
    <w:p w14:paraId="3FB30F60" w14:textId="77777777" w:rsidR="00B75284" w:rsidRDefault="00B75284" w:rsidP="000B679B"/>
    <w:p w14:paraId="61515AEF" w14:textId="07BDA0D5" w:rsidR="00B75284" w:rsidRDefault="00B75284" w:rsidP="00B75284">
      <w:r w:rsidRPr="00B75284">
        <w:t>KGE (</w:t>
      </w:r>
      <w:r w:rsidR="00B303DE">
        <w:fldChar w:fldCharType="begin">
          <w:fldData xml:space="preserve">PEVuZE5vdGU+PENpdGU+PEF1dGhvcj5HdXB0YTwvQXV0aG9yPjxZZWFyPjIwMDk8L1llYXI+PFJl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</w:fldData>
        </w:fldChar>
      </w:r>
      <w:r w:rsidR="00B303DE">
        <w:instrText xml:space="preserve"> ADDIN EN.CITE </w:instrText>
      </w:r>
      <w:r w:rsidR="00B303DE">
        <w:fldChar w:fldCharType="begin">
          <w:fldData xml:space="preserve">PEVuZE5vdGU+PENpdGU+PEF1dGhvcj5HdXB0YTwvQXV0aG9yPjxZZWFyPjIwMDk8L1llYXI+PFJl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</w:fldData>
        </w:fldChar>
      </w:r>
      <w:r w:rsidR="00B303DE">
        <w:instrText xml:space="preserve"> ADDIN EN.CITE.DATA </w:instrText>
      </w:r>
      <w:r w:rsidR="00B303DE">
        <w:fldChar w:fldCharType="end"/>
      </w:r>
      <w:r w:rsidR="00B303DE">
        <w:fldChar w:fldCharType="separate"/>
      </w:r>
      <w:r w:rsidR="00B303DE">
        <w:rPr>
          <w:noProof/>
        </w:rPr>
        <w:t>Gupta et al., 2009;Kling et al., 2012;Pool et al., 2018</w:t>
      </w:r>
      <w:r w:rsidR="00B303DE">
        <w:fldChar w:fldCharType="end"/>
      </w:r>
      <w:r w:rsidRPr="00B75284">
        <w:t>) and NSE (</w:t>
      </w:r>
      <w:r w:rsidR="00B303DE">
        <w:fldChar w:fldCharType="begin"/>
      </w:r>
      <w:r w:rsidR="00B303DE">
        <w:instrText xml:space="preserve"> ADDIN EN.CITE &lt;EndNote&gt;&lt;Cite&gt;&lt;Author&gt;Nash&lt;/Author&gt;&lt;Year&gt;1970&lt;/Year&gt;&lt;RecNum&gt;268&lt;/RecNum&gt;&lt;DisplayText&gt;Nash and Sutcliffe, 1970&lt;/DisplayText&gt;&lt;record&gt;&lt;rec-number&gt;268&lt;/rec-number&gt;&lt;foreign-keys&gt;&lt;key app="EN" db-id="as2xxwpxqarpfueswzaptteowpv9fxxss5pa" timestamp="1422527111"&gt;268&lt;/key&gt;&lt;/foreign-keys&gt;&lt;ref-type name="Journal Article"&gt;17&lt;/ref-type&gt;&lt;contributors&gt;&lt;authors&gt;&lt;author&gt;Nash, J. E.&lt;/author&gt;&lt;author&gt;Sutcliffe, J. V.&lt;/author&gt;&lt;/authors&gt;&lt;/contributors&gt;&lt;titles&gt;&lt;title&gt;River flow forecasting through conceptual models part I - A discussion of principles&lt;/title&gt;&lt;secondary-title&gt;Journal of Hydrology&lt;/secondary-title&gt;&lt;/titles&gt;&lt;periodical&gt;&lt;full-title&gt;Journal of Hydrology&lt;/full-title&gt;&lt;/periodical&gt;&lt;pages&gt;282-290&lt;/pages&gt;&lt;volume&gt;10&lt;/volume&gt;&lt;number&gt;3&lt;/number&gt;&lt;dates&gt;&lt;year&gt;1970&lt;/year&gt;&lt;/dates&gt;&lt;isbn&gt;0022-1694&lt;/isbn&gt;&lt;urls&gt;&lt;related-urls&gt;&lt;url&gt;http://www.sciencedirect.com/science/article/pii/0022169470902556&lt;/url&gt;&lt;/related-urls&gt;&lt;/urls&gt;&lt;custom1&gt;Nash1970&lt;/custom1&gt;&lt;electronic-resource-num&gt;10.1016/0022-1694(70)90255-6&lt;/electronic-resource-num&gt;&lt;/record&gt;&lt;/Cite&gt;&lt;/EndNote&gt;</w:instrText>
      </w:r>
      <w:r w:rsidR="00B303DE">
        <w:fldChar w:fldCharType="separate"/>
      </w:r>
      <w:r w:rsidR="00B303DE">
        <w:rPr>
          <w:noProof/>
        </w:rPr>
        <w:t>Nash and Sutcliffe, 1970</w:t>
      </w:r>
      <w:r w:rsidR="00B303DE">
        <w:fldChar w:fldCharType="end"/>
      </w:r>
      <w:r w:rsidRPr="00B75284">
        <w:t xml:space="preserve">) return numbers between −∞ and 1, but these numbers only provide limited insights into model </w:t>
      </w:r>
      <w:r w:rsidR="00B303DE">
        <w:t>performance</w:t>
      </w:r>
    </w:p>
    <w:p w14:paraId="0B650478" w14:textId="77777777" w:rsidR="00B303DE" w:rsidRDefault="00B303DE" w:rsidP="00B75284"/>
    <w:p w14:paraId="64A6B63F" w14:textId="77777777" w:rsidR="00B303DE" w:rsidRPr="00B303DE" w:rsidRDefault="00B303DE" w:rsidP="00B303DE">
      <w:r w:rsidRPr="00B303DE">
        <w:t>if my model performance is bad: where do the errors come from? What processes might not be captured by the model?</w:t>
      </w:r>
    </w:p>
    <w:p w14:paraId="024CB5DC" w14:textId="77777777" w:rsidR="00B303DE" w:rsidRDefault="00B303DE" w:rsidP="00B75284"/>
    <w:p w14:paraId="2F370DC3" w14:textId="77777777" w:rsidR="00B303DE" w:rsidRPr="00B303DE" w:rsidRDefault="00B303DE" w:rsidP="00B303DE">
      <w:r w:rsidRPr="00B303DE">
        <w:t>Diagnosing model performance by introducing a novel efficiency measure based on flow duration curve</w:t>
      </w:r>
    </w:p>
    <w:p w14:paraId="69868319" w14:textId="77777777" w:rsidR="00B303DE" w:rsidRDefault="00B303DE" w:rsidP="00B75284"/>
    <w:p w14:paraId="173671AD" w14:textId="77777777" w:rsidR="00B303DE" w:rsidRPr="00B303DE" w:rsidRDefault="00B303DE" w:rsidP="00B303DE">
      <w:r w:rsidRPr="00B303DE">
        <w:t>Flow duration curve covers different processes (e.g. runoff generation, storage recession)</w:t>
      </w:r>
    </w:p>
    <w:p w14:paraId="54173F7A" w14:textId="77777777" w:rsidR="00B303DE" w:rsidRPr="00B75284" w:rsidRDefault="00B303DE" w:rsidP="00B75284"/>
    <w:p w14:paraId="29BD0A3F" w14:textId="77777777" w:rsidR="00B75284" w:rsidRPr="000B679B" w:rsidRDefault="00B75284" w:rsidP="000B679B"/>
    <w:p w14:paraId="5D22EFCC" w14:textId="75FAE15F" w:rsidR="001A4DCE" w:rsidRDefault="001A4DCE" w:rsidP="001A4DCE">
      <w:pPr>
        <w:pStyle w:val="Heading1"/>
      </w:pPr>
      <w:r>
        <w:t>2 Methodology</w:t>
      </w:r>
    </w:p>
    <w:p w14:paraId="5CA8B63C" w14:textId="76DC7791" w:rsidR="00534DD5" w:rsidRPr="00423DE5" w:rsidRDefault="00534DD5" w:rsidP="00423DE5">
      <w:r>
        <w:t>Diagnostic efficiency (DE)</w:t>
      </w:r>
    </w:p>
    <w:p w14:paraId="0A5492B3" w14:textId="2D54C52D" w:rsidR="001A4DCE" w:rsidRDefault="004A7AFA" w:rsidP="001A4DCE">
      <w:pPr>
        <w:spacing w:before="120" w:after="120"/>
      </w:pPr>
      <m:oMath>
        <m:r>
          <w:rPr>
            <w:rFonts w:ascii="Cambria Math" w:hAnsi="Cambria Math"/>
          </w:rPr>
          <w:lastRenderedPageBreak/>
          <m:t>DE</m:t>
        </m:r>
        <m:r>
          <m:rPr>
            <m:sty m:val="p"/>
          </m:rPr>
          <w:rPr>
            <w:rFonts w:ascii="Cambria Math" w:hAnsi="Cambria Math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el</m:t>
                        </m:r>
                      </m:sub>
                    </m:sSub>
                  </m:e>
                </m:acc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rea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r-1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rad>
      </m:oMath>
      <w:r w:rsidR="001A4DCE">
        <w:t>,</w:t>
      </w:r>
      <w:r w:rsidR="001A4DCE">
        <w:tab/>
      </w:r>
      <w:r w:rsidR="001A4DCE">
        <w:tab/>
      </w:r>
      <w:r w:rsidR="001A4DCE">
        <w:tab/>
      </w:r>
      <w:r w:rsidR="001A4DCE">
        <w:tab/>
      </w:r>
      <w:r w:rsidR="001A4DCE">
        <w:tab/>
      </w:r>
      <w:r w:rsidR="001A4DCE">
        <w:tab/>
      </w:r>
      <w:r w:rsidR="001A4DCE">
        <w:tab/>
      </w:r>
      <w:r w:rsidR="001A4DCE">
        <w:tab/>
      </w:r>
      <w:r w:rsidR="001A4DCE">
        <w:tab/>
      </w:r>
      <w:r w:rsidR="003B5BD0">
        <w:t xml:space="preserve"> </w:t>
      </w:r>
      <w:r w:rsidR="001A4DCE">
        <w:t>(1)</w:t>
      </w:r>
    </w:p>
    <w:p w14:paraId="1D36B678" w14:textId="1E1BB2F5" w:rsidR="00AF2757" w:rsidRDefault="00AF2757" w:rsidP="001A4DCE">
      <w:pPr>
        <w:spacing w:before="120" w:after="120"/>
      </w:pPr>
      <w:r>
        <w:t>where …</w:t>
      </w:r>
    </w:p>
    <w:p w14:paraId="45BC69BD" w14:textId="63C1C920" w:rsidR="005049E6" w:rsidRDefault="003E2B5F" w:rsidP="005049E6">
      <w:pPr>
        <w:spacing w:before="120" w:after="120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el</m:t>
            </m:r>
          </m:sub>
        </m:sSub>
        <m:r>
          <m:rPr>
            <m:sty m:val="p"/>
          </m:rPr>
          <w:rPr>
            <w:rFonts w:ascii="Cambria Math" w:hAnsi="Cambria Math"/>
          </w:rPr>
          <m:t>(i)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Q</m:t>
                </m:r>
              </m:e>
              <m:sub>
                <m:r>
                  <w:rPr>
                    <w:rFonts w:ascii="Cambria Math" w:hAnsi="Cambria Math"/>
                  </w:rPr>
                  <m:t>sim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i</m:t>
                </m:r>
              </m:e>
            </m:d>
            <m:r>
              <w:rPr>
                <w:rFonts w:ascii="Cambria Math" w:hAnsi="Cambria Math"/>
              </w:rPr>
              <m:t xml:space="preserve"> -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Q</m:t>
                </m:r>
              </m:e>
              <m:sub>
                <m:r>
                  <w:rPr>
                    <w:rFonts w:ascii="Cambria Math" w:hAnsi="Cambria Math"/>
                  </w:rPr>
                  <m:t>obs</m:t>
                </m:r>
              </m:sub>
            </m:sSub>
            <m:r>
              <w:rPr>
                <w:rFonts w:ascii="Cambria Math" w:hAnsi="Cambria Math"/>
              </w:rPr>
              <m:t>(i)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Q</m:t>
                </m:r>
              </m:e>
              <m:sub>
                <m:r>
                  <w:rPr>
                    <w:rFonts w:ascii="Cambria Math" w:hAnsi="Cambria Math"/>
                  </w:rPr>
                  <m:t>obs</m:t>
                </m:r>
              </m:sub>
            </m:sSub>
            <m:r>
              <w:rPr>
                <w:rFonts w:ascii="Cambria Math" w:hAnsi="Cambria Math"/>
              </w:rPr>
              <m:t>(i)</m:t>
            </m:r>
          </m:den>
        </m:f>
      </m:oMath>
      <w:r w:rsidR="005049E6">
        <w:t>,</w:t>
      </w:r>
      <w:r w:rsidR="005049E6">
        <w:tab/>
      </w:r>
      <w:r w:rsidR="005049E6">
        <w:tab/>
      </w:r>
      <w:r w:rsidR="005049E6">
        <w:tab/>
      </w:r>
      <w:r w:rsidR="005049E6">
        <w:tab/>
      </w:r>
      <w:r w:rsidR="005049E6">
        <w:tab/>
      </w:r>
      <w:r w:rsidR="005049E6">
        <w:tab/>
      </w:r>
      <w:r w:rsidR="005049E6">
        <w:tab/>
      </w:r>
      <w:r w:rsidR="005049E6">
        <w:tab/>
      </w:r>
      <w:r w:rsidR="005049E6">
        <w:tab/>
      </w:r>
      <w:r w:rsidR="005049E6">
        <w:tab/>
      </w:r>
      <w:proofErr w:type="gramStart"/>
      <w:r w:rsidR="005049E6">
        <w:tab/>
      </w:r>
      <w:r w:rsidR="003B5BD0">
        <w:t xml:space="preserve"> </w:t>
      </w:r>
      <w:r w:rsidR="00386D75">
        <w:t xml:space="preserve"> (</w:t>
      </w:r>
      <w:proofErr w:type="gramEnd"/>
      <w:r w:rsidR="00386D75">
        <w:t>2</w:t>
      </w:r>
      <w:r w:rsidR="005049E6">
        <w:t>)</w:t>
      </w:r>
    </w:p>
    <w:p w14:paraId="253097A7" w14:textId="77777777" w:rsidR="005049E6" w:rsidRDefault="005049E6" w:rsidP="001A4DCE"/>
    <w:p w14:paraId="224678AB" w14:textId="5C7AC4BE" w:rsidR="003B5BD0" w:rsidRDefault="003E2B5F" w:rsidP="003B5BD0">
      <w:pPr>
        <w:spacing w:before="120" w:after="120"/>
      </w:pP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acc>
        <m:r>
          <m:rPr>
            <m:sty m:val="p"/>
          </m:rPr>
          <w:rPr>
            <w:rFonts w:ascii="Cambria Math" w:hAnsi="Cambria Math"/>
          </w:rPr>
          <m:t xml:space="preserve">= 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N</m:t>
            </m:r>
          </m:den>
        </m:f>
        <m:r>
          <w:rPr>
            <w:rFonts w:ascii="Cambria Math" w:hAnsi="Cambria Math"/>
          </w:rPr>
          <m:t xml:space="preserve"> </m:t>
        </m:r>
        <m:nary>
          <m:naryPr>
            <m:chr m:val="∑"/>
            <m:limLoc m:val="subSup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=1</m:t>
            </m:r>
          </m:sub>
          <m:sup>
            <m:r>
              <w:rPr>
                <w:rFonts w:ascii="Cambria Math" w:hAnsi="Cambria Math"/>
              </w:rPr>
              <m:t>i=N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(i)</m:t>
            </m:r>
          </m:e>
        </m:nary>
      </m:oMath>
      <w:r w:rsidR="003B5BD0">
        <w:t>,</w:t>
      </w:r>
      <w:r w:rsidR="003B5BD0">
        <w:tab/>
      </w:r>
      <w:r w:rsidR="003B5BD0">
        <w:tab/>
      </w:r>
      <w:r w:rsidR="003B5BD0">
        <w:tab/>
      </w:r>
      <w:r w:rsidR="003B5BD0">
        <w:tab/>
      </w:r>
      <w:r w:rsidR="003B5BD0">
        <w:tab/>
      </w:r>
      <w:r w:rsidR="003B5BD0">
        <w:tab/>
      </w:r>
      <w:r w:rsidR="003B5BD0">
        <w:tab/>
      </w:r>
      <w:r w:rsidR="003B5BD0">
        <w:tab/>
      </w:r>
      <w:r w:rsidR="003B5BD0">
        <w:tab/>
      </w:r>
      <w:r w:rsidR="003B5BD0">
        <w:tab/>
      </w:r>
      <w:proofErr w:type="gramStart"/>
      <w:r w:rsidR="003B5BD0">
        <w:tab/>
        <w:t xml:space="preserve"> </w:t>
      </w:r>
      <w:r w:rsidR="00386D75">
        <w:t xml:space="preserve"> (</w:t>
      </w:r>
      <w:proofErr w:type="gramEnd"/>
      <w:r w:rsidR="00386D75">
        <w:t>3</w:t>
      </w:r>
      <w:r w:rsidR="003B5BD0">
        <w:t>)</w:t>
      </w:r>
    </w:p>
    <w:p w14:paraId="04476913" w14:textId="31697F97" w:rsidR="00565A16" w:rsidRDefault="003E2B5F" w:rsidP="00565A16">
      <w:pPr>
        <w:spacing w:before="120" w:after="120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est</m:t>
            </m:r>
          </m:sub>
        </m:sSub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i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el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(i)- </m:t>
        </m:r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acc>
      </m:oMath>
      <w:r w:rsidR="00565A16">
        <w:t>,</w:t>
      </w:r>
      <w:r w:rsidR="00565A16">
        <w:tab/>
      </w:r>
      <w:r w:rsidR="00565A16">
        <w:tab/>
      </w:r>
      <w:r w:rsidR="00565A16">
        <w:tab/>
      </w:r>
      <w:r w:rsidR="00565A16">
        <w:tab/>
      </w:r>
      <w:r w:rsidR="00565A16">
        <w:tab/>
      </w:r>
      <w:r w:rsidR="00565A16">
        <w:tab/>
      </w:r>
      <w:r w:rsidR="00565A16">
        <w:tab/>
      </w:r>
      <w:r w:rsidR="00565A16">
        <w:tab/>
      </w:r>
      <w:r w:rsidR="00565A16">
        <w:tab/>
      </w:r>
      <w:proofErr w:type="gramStart"/>
      <w:r w:rsidR="00565A16">
        <w:tab/>
        <w:t xml:space="preserve"> </w:t>
      </w:r>
      <w:r w:rsidR="00386D75">
        <w:t xml:space="preserve"> </w:t>
      </w:r>
      <w:r w:rsidR="00386D75">
        <w:tab/>
      </w:r>
      <w:proofErr w:type="gramEnd"/>
      <w:r w:rsidR="00386D75">
        <w:t xml:space="preserve">  (4</w:t>
      </w:r>
      <w:r w:rsidR="00565A16">
        <w:t>)</w:t>
      </w:r>
    </w:p>
    <w:p w14:paraId="4460101F" w14:textId="598B939B" w:rsidR="001A4DCE" w:rsidRDefault="003E2B5F" w:rsidP="001A4DCE">
      <m:oMath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area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 xml:space="preserve"> </m:t>
        </m:r>
        <m:nary>
          <m:naryPr>
            <m:limLoc m:val="subSup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/>
              </w:rPr>
              <m:t>1</m:t>
            </m:r>
          </m:sup>
          <m:e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est</m:t>
                    </m:r>
                  </m:sub>
                </m:sSub>
                <m:r>
                  <w:rPr>
                    <w:rFonts w:ascii="Cambria Math" w:hAnsi="Cambria Math"/>
                  </w:rPr>
                  <m:t>(i)</m:t>
                </m:r>
              </m:e>
            </m:d>
          </m:e>
        </m:nary>
        <m:r>
          <w:rPr>
            <w:rFonts w:ascii="Cambria Math" w:hAnsi="Cambria Math"/>
          </w:rPr>
          <m:t xml:space="preserve"> di</m:t>
        </m:r>
      </m:oMath>
      <w:r w:rsidR="00565A16">
        <w:t>,</w:t>
      </w:r>
      <w:r w:rsidR="00386D75">
        <w:t xml:space="preserve"> </w:t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proofErr w:type="gramStart"/>
      <w:r w:rsidR="00386D75">
        <w:tab/>
        <w:t xml:space="preserve">  (</w:t>
      </w:r>
      <w:proofErr w:type="gramEnd"/>
      <w:r w:rsidR="00386D75">
        <w:t>5)</w:t>
      </w:r>
    </w:p>
    <w:p w14:paraId="50611425" w14:textId="6520BD5C" w:rsidR="00073244" w:rsidRDefault="00386D75" w:rsidP="001A4DCE">
      <w:r>
        <w:tab/>
      </w:r>
    </w:p>
    <w:p w14:paraId="689B1761" w14:textId="2931481A" w:rsidR="00073244" w:rsidRDefault="003E2B5F" w:rsidP="00073244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dir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 xml:space="preserve"> </m:t>
        </m:r>
        <m:nary>
          <m:naryPr>
            <m:limLoc m:val="subSup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/>
              </w:rPr>
              <m:t>0.5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st</m:t>
                </m:r>
              </m:sub>
            </m:sSub>
            <m:r>
              <w:rPr>
                <w:rFonts w:ascii="Cambria Math" w:hAnsi="Cambria Math"/>
              </w:rPr>
              <m:t>(i)</m:t>
            </m:r>
          </m:e>
        </m:nary>
        <m:r>
          <w:rPr>
            <w:rFonts w:ascii="Cambria Math" w:hAnsi="Cambria Math"/>
          </w:rPr>
          <m:t xml:space="preserve"> di</m:t>
        </m:r>
      </m:oMath>
      <w:proofErr w:type="gramStart"/>
      <w:r w:rsidR="00073244">
        <w:t>,</w:t>
      </w:r>
      <w:r w:rsidR="00386D75">
        <w:t xml:space="preserve">   </w:t>
      </w:r>
      <w:proofErr w:type="gramEnd"/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  <w:t xml:space="preserve">  (6)</w:t>
      </w:r>
    </w:p>
    <w:p w14:paraId="7A3FE3E5" w14:textId="77777777" w:rsidR="00356AA9" w:rsidRDefault="00356AA9" w:rsidP="00073244"/>
    <w:p w14:paraId="01A222EA" w14:textId="37DAC0EB" w:rsidR="00356AA9" w:rsidRDefault="003E2B5F" w:rsidP="00356AA9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slope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 </m:t>
        </m:r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rea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 xml:space="preserve"> ∙ 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-1</m:t>
                    </m:r>
                  </m:e>
                </m:d>
                <m:r>
                  <w:rPr>
                    <w:rFonts w:ascii="Cambria Math" w:hAnsi="Cambria Math"/>
                  </w:rPr>
                  <m:t xml:space="preserve">, 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ir</m:t>
                    </m:r>
                  </m:sub>
                </m:sSub>
                <m:r>
                  <w:rPr>
                    <w:rFonts w:ascii="Cambria Math" w:hAnsi="Cambria Math"/>
                  </w:rPr>
                  <m:t>&gt;0</m:t>
                </m:r>
              </m:e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rea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 xml:space="preserve">               , 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ir</m:t>
                    </m:r>
                  </m:sub>
                </m:sSub>
                <m:r>
                  <w:rPr>
                    <w:rFonts w:ascii="Cambria Math" w:hAnsi="Cambria Math"/>
                  </w:rPr>
                  <m:t>&lt;0</m:t>
                </m:r>
              </m:e>
              <m:e>
                <m:r>
                  <w:rPr>
                    <w:rFonts w:ascii="Cambria Math" w:hAnsi="Cambria Math"/>
                  </w:rPr>
                  <m:t xml:space="preserve">0                         ,  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ir</m:t>
                    </m:r>
                  </m:sub>
                </m:sSub>
                <m:r>
                  <w:rPr>
                    <w:rFonts w:ascii="Cambria Math" w:hAnsi="Cambria Math"/>
                  </w:rPr>
                  <m:t>=0</m:t>
                </m:r>
              </m:e>
            </m:eqArr>
          </m:e>
        </m:d>
        <m:r>
          <w:rPr>
            <w:rFonts w:ascii="Cambria Math" w:hAnsi="Cambria Math"/>
          </w:rPr>
          <m:t xml:space="preserve"> </m:t>
        </m:r>
      </m:oMath>
      <w:r w:rsidR="00356AA9">
        <w:t>,</w:t>
      </w:r>
      <w:r w:rsidR="00386D75">
        <w:t xml:space="preserve"> </w:t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  <w:t xml:space="preserve"> </w:t>
      </w:r>
      <w:r w:rsidR="00386D75">
        <w:tab/>
        <w:t xml:space="preserve"> (7)</w:t>
      </w:r>
    </w:p>
    <w:p w14:paraId="664C7238" w14:textId="77777777" w:rsidR="00356AA9" w:rsidRDefault="00356AA9" w:rsidP="00356AA9"/>
    <w:p w14:paraId="364E0377" w14:textId="7075F88A" w:rsidR="00356AA9" w:rsidRDefault="00356AA9" w:rsidP="00356AA9">
      <m:oMath>
        <m:r>
          <w:rPr>
            <w:rFonts w:ascii="Cambria Math" w:hAnsi="Cambria Math"/>
          </w:rPr>
          <m:t>φ</m:t>
        </m:r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 xml:space="preserve"> arctan2(</m:t>
        </m:r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acc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slope</m:t>
            </m:r>
          </m:sub>
        </m:sSub>
        <m:r>
          <w:rPr>
            <w:rFonts w:ascii="Cambria Math" w:hAnsi="Cambria Math"/>
          </w:rPr>
          <m:t>)</m:t>
        </m:r>
      </m:oMath>
      <w:proofErr w:type="gramStart"/>
      <w:r>
        <w:t>,</w:t>
      </w:r>
      <w:r w:rsidR="00386D75">
        <w:t xml:space="preserve">  </w:t>
      </w:r>
      <w:r w:rsidR="00386D75">
        <w:tab/>
      </w:r>
      <w:proofErr w:type="gramEnd"/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  <w:t xml:space="preserve">  (8)</w:t>
      </w:r>
    </w:p>
    <w:p w14:paraId="6D33760C" w14:textId="77777777" w:rsidR="00386D75" w:rsidRDefault="00386D75" w:rsidP="00356AA9"/>
    <w:p w14:paraId="31FDDC0A" w14:textId="5608097C" w:rsidR="00386D75" w:rsidRDefault="00386D75" w:rsidP="00356AA9">
      <m:oMath>
        <m:r>
          <w:rPr>
            <w:rFonts w:ascii="Cambria Math" w:hAnsi="Cambria Math"/>
          </w:rPr>
          <m:t>lim</m:t>
        </m:r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 xml:space="preserve"> 0.05</m:t>
        </m:r>
      </m:oMath>
      <w:r>
        <w:t xml:space="preserve">,  </w:t>
      </w:r>
    </w:p>
    <w:p w14:paraId="5B4A5CEA" w14:textId="77777777" w:rsidR="00356AA9" w:rsidRDefault="00356AA9" w:rsidP="00356AA9"/>
    <w:p w14:paraId="74F0906D" w14:textId="1ABEE131" w:rsidR="00430255" w:rsidRDefault="003E2B5F" w:rsidP="00356AA9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E</m:t>
            </m:r>
          </m:e>
          <m:sub>
            <m:r>
              <w:rPr>
                <w:rFonts w:ascii="Cambria Math" w:hAnsi="Cambria Math"/>
              </w:rPr>
              <m:t>lim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im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im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(1-lim)-1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rad>
      </m:oMath>
      <w:r w:rsidR="00430255">
        <w:t>,</w:t>
      </w:r>
      <w:r w:rsidR="00430255">
        <w:tab/>
      </w:r>
    </w:p>
    <w:p w14:paraId="706421C8" w14:textId="77777777" w:rsidR="00430255" w:rsidRDefault="00430255" w:rsidP="00356AA9"/>
    <w:p w14:paraId="7C7F03FF" w14:textId="77777777" w:rsidR="00430255" w:rsidRDefault="003E2B5F" w:rsidP="00430255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lope</m:t>
            </m:r>
          </m:e>
          <m:sub>
            <m:r>
              <w:rPr>
                <w:rFonts w:ascii="Cambria Math" w:hAnsi="Cambria Math"/>
              </w:rPr>
              <m:t>lim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d>
              <m:dPr>
                <m:begChr m:val="|"/>
                <m:endChr m:val="|"/>
                <m:ctrlPr>
                  <w:rPr>
                    <w:rFonts w:ascii="Cambria Math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ir</m:t>
                    </m:r>
                  </m:sub>
                </m:sSub>
              </m:e>
            </m:d>
            <m:r>
              <w:rPr>
                <w:rFonts w:ascii="Cambria Math" w:hAnsi="Cambria Math"/>
              </w:rPr>
              <m:t xml:space="preserve"> ∙ 2</m:t>
            </m:r>
          </m:num>
          <m:den>
            <m:d>
              <m:dPr>
                <m:begChr m:val="|"/>
                <m:endChr m:val="|"/>
                <m:ctrlPr>
                  <w:rPr>
                    <w:rFonts w:ascii="Cambria Math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rea</m:t>
                    </m:r>
                  </m:sub>
                </m:sSub>
              </m:e>
            </m:d>
          </m:den>
        </m:f>
      </m:oMath>
      <w:r w:rsidR="00430255">
        <w:t>,</w:t>
      </w:r>
    </w:p>
    <w:p w14:paraId="2112B94E" w14:textId="77777777" w:rsidR="00430255" w:rsidRDefault="00430255" w:rsidP="00430255"/>
    <w:p w14:paraId="36251CE4" w14:textId="088C1CD6" w:rsidR="00354D0F" w:rsidRDefault="00430255" w:rsidP="00430255">
      <m:oMath>
        <m:r>
          <w:rPr>
            <w:rFonts w:ascii="Cambria Math" w:hAnsi="Cambria Math"/>
          </w:rPr>
          <m:t>Diagnosis</m:t>
        </m:r>
        <m:r>
          <m:rPr>
            <m:sty m:val="p"/>
          </m:rPr>
          <w:rPr>
            <w:rFonts w:ascii="Cambria Math" w:hAnsi="Cambria Math"/>
          </w:rPr>
          <m:t xml:space="preserve">= </m:t>
        </m:r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w:rPr>
                    <w:rFonts w:ascii="Cambria Math" w:hAnsi="Cambria Math"/>
                  </w:rPr>
                  <m:t xml:space="preserve">yes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</w:rPr>
                  <m:t>≤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&gt;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</m:e>
                </m:func>
              </m:e>
              <m:e>
                <m:r>
                  <w:rPr>
                    <w:rFonts w:ascii="Cambria Math" w:hAnsi="Cambria Math"/>
                  </w:rPr>
                  <m:t xml:space="preserve">yes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</w:rPr>
                  <m:t>&gt;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≤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</m:e>
                </m:func>
              </m:e>
              <m:e>
                <m:r>
                  <w:rPr>
                    <w:rFonts w:ascii="Cambria Math" w:hAnsi="Cambria Math"/>
                  </w:rPr>
                  <m:t xml:space="preserve">yes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</w:rPr>
                  <m:t>&gt;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&gt;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</m:e>
                </m:func>
              </m:e>
            </m:eqArr>
          </m:e>
        </m:d>
        <m:r>
          <w:rPr>
            <w:rFonts w:ascii="Cambria Math" w:hAnsi="Cambria Math"/>
          </w:rPr>
          <m:t xml:space="preserve"> </m:t>
        </m:r>
      </m:oMath>
      <w:r>
        <w:t xml:space="preserve">, </w:t>
      </w:r>
      <w:r>
        <w:tab/>
      </w:r>
    </w:p>
    <w:p w14:paraId="2E6FDEE7" w14:textId="77777777" w:rsidR="00354D0F" w:rsidRDefault="00354D0F" w:rsidP="00430255"/>
    <w:p w14:paraId="301EDF51" w14:textId="2DE7D17D" w:rsidR="00430255" w:rsidRDefault="00354D0F" w:rsidP="00430255">
      <m:oMath>
        <m:r>
          <w:rPr>
            <w:rFonts w:ascii="Cambria Math" w:hAnsi="Cambria Math"/>
          </w:rPr>
          <m:t>Diagnosis</m:t>
        </m:r>
        <m:r>
          <m:rPr>
            <m:sty m:val="p"/>
          </m:rPr>
          <w:rPr>
            <w:rFonts w:ascii="Cambria Math" w:hAnsi="Cambria Math"/>
          </w:rPr>
          <m:t xml:space="preserve">= </m:t>
        </m:r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w:rPr>
                    <w:rFonts w:ascii="Cambria Math" w:hAnsi="Cambria Math"/>
                  </w:rPr>
                  <m:t xml:space="preserve">no (FBM)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</w:rPr>
                  <m:t>≤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≤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</m:e>
                </m:func>
              </m:e>
              <m:e>
                <m:r>
                  <w:rPr>
                    <w:rFonts w:ascii="Cambria Math" w:hAnsi="Cambria Math"/>
                  </w:rPr>
                  <m:t xml:space="preserve">no (FGM)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</w:rPr>
                  <m:t>≤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≤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</w:rPr>
                      <m:t xml:space="preserve"> DE &gt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</m:e>
                </m:func>
              </m:e>
            </m:eqArr>
          </m:e>
        </m:d>
      </m:oMath>
      <w:r w:rsidR="00430255">
        <w:tab/>
      </w:r>
    </w:p>
    <w:p w14:paraId="7D91E5D8" w14:textId="77777777" w:rsidR="00430255" w:rsidRDefault="00430255" w:rsidP="00356AA9"/>
    <w:p w14:paraId="47AFC59C" w14:textId="3E58093F" w:rsidR="00356AA9" w:rsidRDefault="00534DD5" w:rsidP="00356AA9">
      <w:r>
        <w:t xml:space="preserve">Kling-Gupta Efficiency (KGE; </w:t>
      </w:r>
      <w:r>
        <w:fldChar w:fldCharType="begin"/>
      </w:r>
      <w:r>
        <w:instrText xml:space="preserve"> ADDIN EN.CITE &lt;EndNote&gt;&lt;Cite&gt;&lt;Author&gt;Gupta&lt;/Author&gt;&lt;Year&gt;2009&lt;/Year&gt;&lt;RecNum&gt;440&lt;/RecNum&gt;&lt;DisplayText&gt;Gupta et al., 2009&lt;/DisplayText&gt;&lt;record&gt;&lt;rec-number&gt;440&lt;/rec-number&gt;&lt;foreign-keys&gt;&lt;key app="EN" db-id="as2xxwpxqarpfueswzaptteowpv9fxxss5pa" timestamp="1466754691"&gt;440&lt;/key&gt;&lt;/foreign-keys&gt;&lt;ref-type name="Journal Article"&gt;17&lt;/ref-type&gt;&lt;contributors&gt;&lt;authors&gt;&lt;author&gt;Gupta, Hoshin V&lt;/author&gt;&lt;author&gt;Kling, Harald&lt;/author&gt;&lt;author&gt;Yilmaz, Koray K&lt;/author&gt;&lt;author&gt;Martinez, Guillermo F&lt;/author&gt;&lt;/authors&gt;&lt;/contributors&gt;&lt;titles&gt;&lt;title&gt;Decomposition of the mean squared error and NSE performance criteria: Implications for improving hydrological modelling&lt;/title&gt;&lt;secondary-title&gt;Journal of Hydrology&lt;/secondary-title&gt;&lt;/titles&gt;&lt;periodical&gt;&lt;full-title&gt;Journal of Hydrology&lt;/full-title&gt;&lt;/periodical&gt;&lt;pages&gt;80-91&lt;/pages&gt;&lt;volume&gt;377&lt;/volume&gt;&lt;number&gt;1&lt;/number&gt;&lt;dates&gt;&lt;year&gt;2009&lt;/year&gt;&lt;/dates&gt;&lt;isbn&gt;0022-1694&lt;/isbn&gt;&lt;urls&gt;&lt;/urls&gt;&lt;custom1&gt;Gupta2009&lt;/custom1&gt;&lt;electronic-resource-num&gt;10.1016/j.jhydrol.2009.08.003&lt;/electronic-resource-num&gt;&lt;/record&gt;&lt;/Cite&gt;&lt;/EndNote&gt;</w:instrText>
      </w:r>
      <w:r>
        <w:fldChar w:fldCharType="separate"/>
      </w:r>
      <w:r>
        <w:rPr>
          <w:noProof/>
        </w:rPr>
        <w:t>Gupta et al., 2009</w:t>
      </w:r>
      <w:r>
        <w:fldChar w:fldCharType="end"/>
      </w:r>
      <w:r>
        <w:t>)</w:t>
      </w:r>
    </w:p>
    <w:p w14:paraId="76ED4696" w14:textId="444BB93A" w:rsidR="00356AA9" w:rsidRDefault="00F43485" w:rsidP="00073244">
      <m:oMath>
        <m:r>
          <w:rPr>
            <w:rFonts w:ascii="Cambria Math" w:hAnsi="Cambria Math"/>
          </w:rPr>
          <w:lastRenderedPageBreak/>
          <m:t>KGE</m:t>
        </m:r>
        <m:r>
          <m:rPr>
            <m:sty m:val="p"/>
          </m:rPr>
          <w:rPr>
            <w:rFonts w:ascii="Cambria Math" w:hAnsi="Cambria Math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α-1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β-1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r-1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rad>
      </m:oMath>
      <w:proofErr w:type="gramStart"/>
      <w:r>
        <w:t>,</w:t>
      </w:r>
      <w:r w:rsidR="00386D75">
        <w:t xml:space="preserve">  </w:t>
      </w:r>
      <w:r w:rsidR="00386D75">
        <w:tab/>
      </w:r>
      <w:proofErr w:type="gramEnd"/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  <w:t xml:space="preserve">  (9)</w:t>
      </w:r>
    </w:p>
    <w:p w14:paraId="620FE7E4" w14:textId="3518EE1A" w:rsidR="00534DD5" w:rsidRDefault="00534DD5" w:rsidP="00073244">
      <w:r>
        <w:t>where …</w:t>
      </w:r>
    </w:p>
    <w:p w14:paraId="155B73A9" w14:textId="77777777" w:rsidR="00F43485" w:rsidRDefault="00F43485" w:rsidP="00073244"/>
    <w:p w14:paraId="6F509541" w14:textId="5BE150EE" w:rsidR="00F43485" w:rsidRDefault="00F43485" w:rsidP="00073244">
      <m:oMath>
        <m:r>
          <w:rPr>
            <w:rFonts w:ascii="Cambria Math" w:hAnsi="Cambria Math"/>
          </w:rPr>
          <m:t>KGE</m:t>
        </m:r>
        <m:r>
          <m:rPr>
            <m:sty m:val="p"/>
          </m:rPr>
          <w:rPr>
            <w:rFonts w:ascii="Cambria Math" w:hAnsi="Cambria Math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im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obs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>-1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im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obs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>-1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r-1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rad>
      </m:oMath>
      <w:proofErr w:type="gramStart"/>
      <w:r>
        <w:t>,</w:t>
      </w:r>
      <w:r w:rsidR="00386D75">
        <w:t xml:space="preserve">  </w:t>
      </w:r>
      <w:r w:rsidR="00386D75">
        <w:tab/>
      </w:r>
      <w:proofErr w:type="gramEnd"/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  <w:t>(10)</w:t>
      </w:r>
    </w:p>
    <w:p w14:paraId="460F59C5" w14:textId="11A28BD8" w:rsidR="00534DD5" w:rsidRDefault="00534DD5" w:rsidP="00073244">
      <w:r>
        <w:t>where …</w:t>
      </w:r>
    </w:p>
    <w:p w14:paraId="584283A7" w14:textId="77777777" w:rsidR="00F43485" w:rsidRDefault="00F43485" w:rsidP="00073244"/>
    <w:p w14:paraId="34A06A5F" w14:textId="7D89A728" w:rsidR="00534DD5" w:rsidRDefault="00534DD5" w:rsidP="00073244">
      <w:r>
        <w:t xml:space="preserve">Nash-Sutcliffe Efficiency (NSE; </w:t>
      </w:r>
      <w:r>
        <w:fldChar w:fldCharType="begin"/>
      </w:r>
      <w:r>
        <w:instrText xml:space="preserve"> ADDIN EN.CITE &lt;EndNote&gt;&lt;Cite&gt;&lt;Author&gt;Nash&lt;/Author&gt;&lt;Year&gt;1970&lt;/Year&gt;&lt;RecNum&gt;268&lt;/RecNum&gt;&lt;DisplayText&gt;Nash and Sutcliffe, 1970&lt;/DisplayText&gt;&lt;record&gt;&lt;rec-number&gt;268&lt;/rec-number&gt;&lt;foreign-keys&gt;&lt;key app="EN" db-id="as2xxwpxqarpfueswzaptteowpv9fxxss5pa" timestamp="1422527111"&gt;268&lt;/key&gt;&lt;/foreign-keys&gt;&lt;ref-type name="Journal Article"&gt;17&lt;/ref-type&gt;&lt;contributors&gt;&lt;authors&gt;&lt;author&gt;Nash, J. E.&lt;/author&gt;&lt;author&gt;Sutcliffe, J. V.&lt;/author&gt;&lt;/authors&gt;&lt;/contributors&gt;&lt;titles&gt;&lt;title&gt;River flow forecasting through conceptual models part I - A discussion of principles&lt;/title&gt;&lt;secondary-title&gt;Journal of Hydrology&lt;/secondary-title&gt;&lt;/titles&gt;&lt;periodical&gt;&lt;full-title&gt;Journal of Hydrology&lt;/full-title&gt;&lt;/periodical&gt;&lt;pages&gt;282-290&lt;/pages&gt;&lt;volume&gt;10&lt;/volume&gt;&lt;number&gt;3&lt;/number&gt;&lt;dates&gt;&lt;year&gt;1970&lt;/year&gt;&lt;/dates&gt;&lt;isbn&gt;0022-1694&lt;/isbn&gt;&lt;urls&gt;&lt;related-urls&gt;&lt;url&gt;http://www.sciencedirect.com/science/article/pii/0022169470902556&lt;/url&gt;&lt;/related-urls&gt;&lt;/urls&gt;&lt;custom1&gt;Nash1970&lt;/custom1&gt;&lt;electronic-resource-num&gt;10.1016/0022-1694(70)90255-6&lt;/electronic-resource-num&gt;&lt;/record&gt;&lt;/Cite&gt;&lt;/EndNote&gt;</w:instrText>
      </w:r>
      <w:r>
        <w:fldChar w:fldCharType="separate"/>
      </w:r>
      <w:r>
        <w:rPr>
          <w:noProof/>
        </w:rPr>
        <w:t>Nash and Sutcliffe, 1970</w:t>
      </w:r>
      <w:r>
        <w:fldChar w:fldCharType="end"/>
      </w:r>
      <w:r>
        <w:t>)</w:t>
      </w:r>
    </w:p>
    <w:p w14:paraId="4716706A" w14:textId="44E1DD7A" w:rsidR="00F43485" w:rsidRDefault="00F43485" w:rsidP="00073244">
      <m:oMath>
        <m:r>
          <w:rPr>
            <w:rFonts w:ascii="Cambria Math" w:hAnsi="Cambria Math"/>
          </w:rPr>
          <m:t>NSE</m:t>
        </m:r>
        <m:r>
          <m:rPr>
            <m:sty m:val="p"/>
          </m:rPr>
          <w:rPr>
            <w:rFonts w:ascii="Cambria Math" w:hAnsi="Cambria Math"/>
          </w:rPr>
          <m:t xml:space="preserve">=1- </m:t>
        </m:r>
        <m:f>
          <m:fPr>
            <m:ctrlPr>
              <w:rPr>
                <w:rFonts w:ascii="Cambria Math" w:hAnsi="Cambria Math"/>
              </w:rPr>
            </m:ctrlPr>
          </m:fPr>
          <m:num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t=1</m:t>
                </m:r>
              </m:sub>
              <m:sup>
                <m:r>
                  <w:rPr>
                    <w:rFonts w:ascii="Cambria Math" w:hAnsi="Cambria Math"/>
                  </w:rPr>
                  <m:t>t=T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sim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 xml:space="preserve"> -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obs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e>
            </m:nary>
          </m:num>
          <m:den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t=1</m:t>
                </m:r>
              </m:sub>
              <m:sup>
                <m:r>
                  <w:rPr>
                    <w:rFonts w:ascii="Cambria Math" w:hAnsi="Cambria Math"/>
                  </w:rPr>
                  <m:t>t=T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obs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obs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 xml:space="preserve">) 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e>
            </m:nary>
          </m:den>
        </m:f>
      </m:oMath>
      <w:proofErr w:type="gramStart"/>
      <w:r>
        <w:t>,</w:t>
      </w:r>
      <w:r w:rsidR="00386D75">
        <w:t xml:space="preserve">   </w:t>
      </w:r>
      <w:proofErr w:type="gramEnd"/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</w:r>
      <w:r w:rsidR="00386D75">
        <w:tab/>
        <w:t>(11)</w:t>
      </w:r>
    </w:p>
    <w:p w14:paraId="449D9096" w14:textId="0131BED2" w:rsidR="00073244" w:rsidRDefault="00DD41DA" w:rsidP="001A4DCE">
      <w:r>
        <w:t>where</w:t>
      </w:r>
      <w:proofErr w:type="gramStart"/>
      <w:r>
        <w:t xml:space="preserve"> ..</w:t>
      </w:r>
      <w:proofErr w:type="gramEnd"/>
    </w:p>
    <w:p w14:paraId="4EF497BA" w14:textId="1888CF17" w:rsidR="001A4DCE" w:rsidRDefault="001A4DCE" w:rsidP="001A4DCE">
      <w:pPr>
        <w:pStyle w:val="Heading1"/>
      </w:pPr>
      <w:r>
        <w:t>3 Proof of concept</w:t>
      </w:r>
    </w:p>
    <w:p w14:paraId="186DA81E" w14:textId="10ED4616" w:rsidR="001A4DCE" w:rsidRDefault="00182906" w:rsidP="001A4DCE">
      <w:r>
        <w:t xml:space="preserve">We used an </w:t>
      </w:r>
      <w:r w:rsidR="00B303DE">
        <w:t xml:space="preserve">observed streamflow </w:t>
      </w:r>
      <w:r>
        <w:t>time series from the</w:t>
      </w:r>
      <w:r w:rsidR="005562B7">
        <w:t xml:space="preserve"> CAMELS</w:t>
      </w:r>
      <w:r w:rsidR="006908FD">
        <w:t xml:space="preserve"> </w:t>
      </w:r>
      <w:r>
        <w:t xml:space="preserve">data set </w:t>
      </w:r>
      <w:r w:rsidR="006908FD">
        <w:t>(</w:t>
      </w:r>
      <w:r w:rsidR="006908FD">
        <w:fldChar w:fldCharType="begin"/>
      </w:r>
      <w:r w:rsidR="006908FD">
        <w:instrText xml:space="preserve"> ADDIN EN.CITE &lt;EndNote&gt;&lt;Cite&gt;&lt;Author&gt;Newman&lt;/Author&gt;&lt;Year&gt;2015&lt;/Year&gt;&lt;RecNum&gt;764&lt;/RecNum&gt;&lt;DisplayText&gt;Newman et al., 2015&lt;/DisplayText&gt;&lt;record&gt;&lt;rec-number&gt;764&lt;/rec-number&gt;&lt;foreign-keys&gt;&lt;key app="EN" db-id="as2xxwpxqarpfueswzaptteowpv9fxxss5pa" timestamp="1521279094"&gt;764&lt;/key&gt;&lt;/foreign-keys&gt;&lt;ref-type name="Journal Article"&gt;17&lt;/ref-type&gt;&lt;contributors&gt;&lt;authors&gt;&lt;author&gt;Newman, A. J.&lt;/author&gt;&lt;author&gt;Clark, M. P.&lt;/author&gt;&lt;author&gt;Sampson, K.&lt;/author&gt;&lt;author&gt;Wood, A.&lt;/author&gt;&lt;author&gt;Hay, L. E.&lt;/author&gt;&lt;author&gt;Bock, A.&lt;/author&gt;&lt;author&gt;Viger, R. J.&lt;/author&gt;&lt;author&gt;Blodgett, D.&lt;/author&gt;&lt;author&gt;Brekke, L.&lt;/author&gt;&lt;author&gt;Arnold, J. R.&lt;/author&gt;&lt;author&gt;Hopson, T.&lt;/author&gt;&lt;author&gt;Duan, Q.&lt;/author&gt;&lt;/authors&gt;&lt;/contributors&gt;&lt;titles&gt;&lt;title&gt;Development of a large-sample watershed-scale hydrometeorological data set for the contiguous USA: data set characteristics and assessment of regional variability in hydrologic model performance&lt;/title&gt;&lt;secondary-title&gt;Hydrol. Earth Syst. Sci.&lt;/secondary-title&gt;&lt;/titles&gt;&lt;periodical&gt;&lt;full-title&gt;Hydrol. Earth Syst. Sci.&lt;/full-title&gt;&lt;/periodical&gt;&lt;pages&gt;209-223&lt;/pages&gt;&lt;volume&gt;19&lt;/volume&gt;&lt;number&gt;1&lt;/number&gt;&lt;dates&gt;&lt;year&gt;2015&lt;/year&gt;&lt;/dates&gt;&lt;publisher&gt;Copernicus Publications&lt;/publisher&gt;&lt;isbn&gt;1607-7938&lt;/isbn&gt;&lt;urls&gt;&lt;related-urls&gt;&lt;url&gt;https://www.hydrol-earth-syst-sci.net/19/209/2015/&lt;/url&gt;&lt;/related-urls&gt;&lt;/urls&gt;&lt;custom1&gt;Newman2015&lt;/custom1&gt;&lt;electronic-resource-num&gt;10.5194/hess-19-209-2015&lt;/electronic-resource-num&gt;&lt;/record&gt;&lt;/Cite&gt;&lt;/EndNote&gt;</w:instrText>
      </w:r>
      <w:r w:rsidR="006908FD">
        <w:fldChar w:fldCharType="separate"/>
      </w:r>
      <w:r w:rsidR="006908FD">
        <w:rPr>
          <w:noProof/>
        </w:rPr>
        <w:t>Newman et al., 2015</w:t>
      </w:r>
      <w:r w:rsidR="006908FD">
        <w:fldChar w:fldCharType="end"/>
      </w:r>
      <w:r w:rsidR="006908FD">
        <w:t>)</w:t>
      </w:r>
      <w:r>
        <w:t>. Near-natural catchment and sufficient</w:t>
      </w:r>
      <w:r w:rsidR="00BA327F">
        <w:t>ly long</w:t>
      </w:r>
      <w:r>
        <w:t xml:space="preserve"> tempo</w:t>
      </w:r>
      <w:r w:rsidR="00BA327F">
        <w:t>ral coverage, could be any time series. In order to mimic</w:t>
      </w:r>
      <w:r>
        <w:t xml:space="preserve"> </w:t>
      </w:r>
      <w:r w:rsidR="00BA327F">
        <w:t>model errors, we systematically manipulated the observed time series.</w:t>
      </w:r>
    </w:p>
    <w:p w14:paraId="4F86D2D8" w14:textId="77777777" w:rsidR="00B303DE" w:rsidRDefault="00B303DE" w:rsidP="001A4DCE"/>
    <w:p w14:paraId="1BD8BA0B" w14:textId="59F631A8" w:rsidR="001A4DCE" w:rsidRDefault="001A4DCE" w:rsidP="001A4DCE">
      <w:pPr>
        <w:pStyle w:val="Heading2"/>
      </w:pPr>
      <w:r>
        <w:t xml:space="preserve">3.1 </w:t>
      </w:r>
      <w:r w:rsidR="00BA327F">
        <w:t>Mimick</w:t>
      </w:r>
      <w:r w:rsidR="008302C9">
        <w:t>ing errors</w:t>
      </w:r>
    </w:p>
    <w:p w14:paraId="03784448" w14:textId="0FF3CFEE" w:rsidR="00B75284" w:rsidRDefault="00FD0002" w:rsidP="00B75284">
      <w:r>
        <w:t>Two sources of errors…</w:t>
      </w:r>
    </w:p>
    <w:p w14:paraId="4729C374" w14:textId="77777777" w:rsidR="004158AF" w:rsidRDefault="004158AF" w:rsidP="004158AF"/>
    <w:p w14:paraId="3A771C2C" w14:textId="7B878739" w:rsidR="00BA327F" w:rsidRDefault="00BA327F" w:rsidP="00BA327F">
      <w:r w:rsidRPr="00B75284">
        <w:t xml:space="preserve">Mimicking </w:t>
      </w:r>
      <w:r>
        <w:t>model</w:t>
      </w:r>
      <w:r w:rsidRPr="00B75284">
        <w:t xml:space="preserve"> errors</w:t>
      </w:r>
      <w:r>
        <w:t>:</w:t>
      </w:r>
    </w:p>
    <w:p w14:paraId="5F6B1878" w14:textId="594ACE3E" w:rsidR="00FD0002" w:rsidRDefault="00FD0002" w:rsidP="00FD0002">
      <w:pPr>
        <w:pStyle w:val="ListParagraph"/>
        <w:numPr>
          <w:ilvl w:val="0"/>
          <w:numId w:val="9"/>
        </w:numPr>
      </w:pPr>
      <w:r>
        <w:t>Increase high flows – Decrease low flows</w:t>
      </w:r>
      <w:r w:rsidR="002E5D44">
        <w:t>: Multiplying the observed time series with a vector (1.5 … 0.5)</w:t>
      </w:r>
    </w:p>
    <w:p w14:paraId="222601DF" w14:textId="30E712B3" w:rsidR="00FD0002" w:rsidRDefault="00FD0002" w:rsidP="00FD0002">
      <w:pPr>
        <w:pStyle w:val="ListParagraph"/>
        <w:numPr>
          <w:ilvl w:val="0"/>
          <w:numId w:val="9"/>
        </w:numPr>
      </w:pPr>
      <w:r>
        <w:t>Decrease high flows – Increase low flows</w:t>
      </w:r>
      <w:r w:rsidR="002E5D44">
        <w:t>: Multiplying the observed time series with a vector (0.5 … 1.5)</w:t>
      </w:r>
    </w:p>
    <w:p w14:paraId="5F55993F" w14:textId="77777777" w:rsidR="00BA327F" w:rsidRDefault="00BA327F" w:rsidP="00B75284"/>
    <w:p w14:paraId="5AABD3B9" w14:textId="7128FE93" w:rsidR="00BA327F" w:rsidRDefault="00BA327F" w:rsidP="00BA327F">
      <w:r w:rsidRPr="00B75284">
        <w:t>Mimicking input data errors</w:t>
      </w:r>
      <w:r>
        <w:t>:</w:t>
      </w:r>
    </w:p>
    <w:p w14:paraId="21C4016C" w14:textId="24E1E26C" w:rsidR="00FD0002" w:rsidRDefault="00FD0002" w:rsidP="00FD0002">
      <w:pPr>
        <w:pStyle w:val="ListParagraph"/>
        <w:numPr>
          <w:ilvl w:val="0"/>
          <w:numId w:val="9"/>
        </w:numPr>
      </w:pPr>
      <w:r>
        <w:t>Positive offset</w:t>
      </w:r>
      <w:r w:rsidR="002E5D44">
        <w:t>: Multiplying the observed time series with a constant &gt; 1</w:t>
      </w:r>
    </w:p>
    <w:p w14:paraId="4964F786" w14:textId="0399FE29" w:rsidR="00FD0002" w:rsidRDefault="00FD0002" w:rsidP="00FD0002">
      <w:pPr>
        <w:pStyle w:val="ListParagraph"/>
        <w:numPr>
          <w:ilvl w:val="0"/>
          <w:numId w:val="9"/>
        </w:numPr>
      </w:pPr>
      <w:r>
        <w:t>Negative offset</w:t>
      </w:r>
      <w:r w:rsidR="002E5D44">
        <w:t>: Multiplying the observed time series with a constant &lt; 1</w:t>
      </w:r>
    </w:p>
    <w:p w14:paraId="3D0D4DAB" w14:textId="77777777" w:rsidR="00FD0002" w:rsidRDefault="00FD0002" w:rsidP="00FD0002"/>
    <w:p w14:paraId="6D2C953E" w14:textId="37648CA4" w:rsidR="00FD0002" w:rsidRDefault="00FD0002" w:rsidP="00FD0002">
      <w:r>
        <w:t>Temporal mismatch due to model errors and/or input data errors:</w:t>
      </w:r>
    </w:p>
    <w:p w14:paraId="0C2E824C" w14:textId="23B0BFF1" w:rsidR="00FD0002" w:rsidRDefault="00FD0002" w:rsidP="00FD0002">
      <w:pPr>
        <w:pStyle w:val="ListParagraph"/>
        <w:numPr>
          <w:ilvl w:val="0"/>
          <w:numId w:val="9"/>
        </w:numPr>
      </w:pPr>
      <w:r>
        <w:t>Shuffling</w:t>
      </w:r>
      <w:r w:rsidR="00D24605">
        <w:t>: Randomizing the order of the observed time series</w:t>
      </w:r>
    </w:p>
    <w:p w14:paraId="2A111C49" w14:textId="77777777" w:rsidR="00FD0002" w:rsidRDefault="00FD0002" w:rsidP="00FD0002"/>
    <w:p w14:paraId="3EB11220" w14:textId="77777777" w:rsidR="00FD0002" w:rsidRPr="00B75284" w:rsidRDefault="00FD0002" w:rsidP="00FD0002"/>
    <w:p w14:paraId="0611AB68" w14:textId="77777777" w:rsidR="00BA327F" w:rsidRPr="00B75284" w:rsidRDefault="00BA327F" w:rsidP="00B75284"/>
    <w:p w14:paraId="0E6D5C06" w14:textId="2DC81823" w:rsidR="00B75284" w:rsidRPr="00B75284" w:rsidRDefault="00B75284" w:rsidP="00FD0002">
      <w:r w:rsidRPr="00B75284">
        <w:t xml:space="preserve">Combination of </w:t>
      </w:r>
      <w:r w:rsidR="00FD0002">
        <w:t>model errors and input data errors:</w:t>
      </w:r>
    </w:p>
    <w:p w14:paraId="2AE89B14" w14:textId="06771922" w:rsidR="004253F6" w:rsidRDefault="004253F6" w:rsidP="004253F6">
      <w:pPr>
        <w:pStyle w:val="ListParagraph"/>
        <w:numPr>
          <w:ilvl w:val="0"/>
          <w:numId w:val="9"/>
        </w:numPr>
      </w:pPr>
      <w:r>
        <w:t>Decrease high flows – Increase low flows and negative offset</w:t>
      </w:r>
    </w:p>
    <w:p w14:paraId="4A42922F" w14:textId="77777777" w:rsidR="004253F6" w:rsidRDefault="004253F6" w:rsidP="004253F6">
      <w:pPr>
        <w:pStyle w:val="ListParagraph"/>
        <w:numPr>
          <w:ilvl w:val="0"/>
          <w:numId w:val="9"/>
        </w:numPr>
      </w:pPr>
      <w:r>
        <w:t>Decrease high flows – Increase low flows and positive offset</w:t>
      </w:r>
    </w:p>
    <w:p w14:paraId="646E8898" w14:textId="327157C2" w:rsidR="004253F6" w:rsidRDefault="004253F6" w:rsidP="004253F6">
      <w:pPr>
        <w:pStyle w:val="ListParagraph"/>
        <w:numPr>
          <w:ilvl w:val="0"/>
          <w:numId w:val="9"/>
        </w:numPr>
      </w:pPr>
      <w:r>
        <w:t>Increase high flows – Decrease low flows and negative offset</w:t>
      </w:r>
    </w:p>
    <w:p w14:paraId="633CFFD3" w14:textId="75AFD802" w:rsidR="00FD0002" w:rsidRDefault="004253F6" w:rsidP="00FD0002">
      <w:pPr>
        <w:pStyle w:val="ListParagraph"/>
        <w:numPr>
          <w:ilvl w:val="0"/>
          <w:numId w:val="9"/>
        </w:numPr>
      </w:pPr>
      <w:r>
        <w:t>Increase high flows – Decrease low flows and positive offset</w:t>
      </w:r>
    </w:p>
    <w:p w14:paraId="5798FC0F" w14:textId="77777777" w:rsidR="004253F6" w:rsidRDefault="004253F6" w:rsidP="004253F6">
      <w:pPr>
        <w:pStyle w:val="ListParagraph"/>
      </w:pPr>
    </w:p>
    <w:p w14:paraId="75111673" w14:textId="2E40316D" w:rsidR="004253F6" w:rsidRDefault="004253F6" w:rsidP="004253F6">
      <w:r>
        <w:t>Benchmark against KGE and NSE:</w:t>
      </w:r>
    </w:p>
    <w:p w14:paraId="5E663102" w14:textId="3ABA09AF" w:rsidR="004253F6" w:rsidRDefault="004253F6" w:rsidP="00FD0002">
      <w:pPr>
        <w:pStyle w:val="ListParagraph"/>
        <w:numPr>
          <w:ilvl w:val="0"/>
          <w:numId w:val="9"/>
        </w:numPr>
      </w:pPr>
      <w:r w:rsidRPr="00B75284">
        <w:t>Mean flow benchmark</w:t>
      </w:r>
    </w:p>
    <w:p w14:paraId="2B673957" w14:textId="77777777" w:rsidR="004143F0" w:rsidRDefault="004143F0" w:rsidP="00FD0002"/>
    <w:p w14:paraId="41F92F49" w14:textId="2149C54C" w:rsidR="004143F0" w:rsidRDefault="004143F0" w:rsidP="004143F0">
      <w:r w:rsidRPr="00B75284">
        <w:t xml:space="preserve">Combination of </w:t>
      </w:r>
      <w:r>
        <w:t>model errors, input data errors and temporal mismatch:</w:t>
      </w:r>
    </w:p>
    <w:p w14:paraId="0F15A9B3" w14:textId="4F378F36" w:rsidR="004253F6" w:rsidRDefault="004253F6" w:rsidP="004253F6">
      <w:pPr>
        <w:pStyle w:val="ListParagraph"/>
        <w:numPr>
          <w:ilvl w:val="0"/>
          <w:numId w:val="9"/>
        </w:numPr>
      </w:pPr>
      <w:r>
        <w:t>Decrease high flows – Increase low flows</w:t>
      </w:r>
      <w:r w:rsidR="001A5A6F">
        <w:t xml:space="preserve">, </w:t>
      </w:r>
      <w:r>
        <w:t>negative offset</w:t>
      </w:r>
      <w:r w:rsidR="001A5A6F">
        <w:t xml:space="preserve"> and shuffling</w:t>
      </w:r>
    </w:p>
    <w:p w14:paraId="4D1BF8FD" w14:textId="752B1CC1" w:rsidR="004253F6" w:rsidRDefault="004253F6" w:rsidP="004253F6">
      <w:pPr>
        <w:pStyle w:val="ListParagraph"/>
        <w:numPr>
          <w:ilvl w:val="0"/>
          <w:numId w:val="9"/>
        </w:numPr>
      </w:pPr>
      <w:r>
        <w:t>Decrease high flows – Increase low flows</w:t>
      </w:r>
      <w:r w:rsidR="001A5A6F">
        <w:t xml:space="preserve">, </w:t>
      </w:r>
      <w:r>
        <w:t>positive offset</w:t>
      </w:r>
      <w:r w:rsidR="001A5A6F">
        <w:t xml:space="preserve"> and shuffling</w:t>
      </w:r>
    </w:p>
    <w:p w14:paraId="62118311" w14:textId="634F573B" w:rsidR="004253F6" w:rsidRDefault="004253F6" w:rsidP="004253F6">
      <w:pPr>
        <w:pStyle w:val="ListParagraph"/>
        <w:numPr>
          <w:ilvl w:val="0"/>
          <w:numId w:val="9"/>
        </w:numPr>
      </w:pPr>
      <w:r>
        <w:t>Increase high flows – Decrease low flows</w:t>
      </w:r>
      <w:r w:rsidR="001A5A6F">
        <w:t xml:space="preserve">, </w:t>
      </w:r>
      <w:r>
        <w:t>negative offset</w:t>
      </w:r>
      <w:r w:rsidR="001A5A6F">
        <w:t xml:space="preserve"> and shuffling</w:t>
      </w:r>
    </w:p>
    <w:p w14:paraId="4160267B" w14:textId="175BE3F2" w:rsidR="004253F6" w:rsidRDefault="004253F6" w:rsidP="004253F6">
      <w:pPr>
        <w:pStyle w:val="ListParagraph"/>
        <w:numPr>
          <w:ilvl w:val="0"/>
          <w:numId w:val="9"/>
        </w:numPr>
      </w:pPr>
      <w:r>
        <w:t>Increase high flows – Decrease low flows</w:t>
      </w:r>
      <w:r w:rsidR="001A5A6F">
        <w:t>,</w:t>
      </w:r>
      <w:r>
        <w:t xml:space="preserve"> positive offset</w:t>
      </w:r>
      <w:r w:rsidR="001A5A6F">
        <w:t xml:space="preserve"> and shuffling</w:t>
      </w:r>
    </w:p>
    <w:p w14:paraId="48BCF509" w14:textId="77777777" w:rsidR="004158AF" w:rsidRDefault="004158AF" w:rsidP="004158AF"/>
    <w:p w14:paraId="508FD6A8" w14:textId="77777777" w:rsidR="004158AF" w:rsidRDefault="004158AF" w:rsidP="004158AF">
      <w:r>
        <w:t>Perfect simulation</w:t>
      </w:r>
    </w:p>
    <w:p w14:paraId="392ADE6C" w14:textId="30D342E8" w:rsidR="004158AF" w:rsidRDefault="004158AF" w:rsidP="004158AF">
      <w:r>
        <w:t xml:space="preserve">       (‘1’)</w:t>
      </w:r>
      <w:r w:rsidR="002E5D44">
        <w:t xml:space="preserve"> Manipulated time series corresponds to observed time series</w:t>
      </w:r>
    </w:p>
    <w:p w14:paraId="103EEFE5" w14:textId="77777777" w:rsidR="004143F0" w:rsidRPr="00B75284" w:rsidRDefault="004143F0" w:rsidP="00FD0002"/>
    <w:p w14:paraId="35DEE8EE" w14:textId="6D1648A7" w:rsidR="001A4DCE" w:rsidRDefault="001A4DCE" w:rsidP="001A4DCE">
      <w:pPr>
        <w:pStyle w:val="Heading2"/>
      </w:pPr>
      <w:r>
        <w:t xml:space="preserve">3.2 </w:t>
      </w:r>
      <w:r w:rsidR="008302C9">
        <w:t>Real case example</w:t>
      </w:r>
    </w:p>
    <w:p w14:paraId="30EA5B47" w14:textId="77777777" w:rsidR="004F3F76" w:rsidRDefault="004F3F76" w:rsidP="00B75284">
      <w:pPr>
        <w:pStyle w:val="Heading2"/>
      </w:pPr>
    </w:p>
    <w:p w14:paraId="214FF2D0" w14:textId="5A504A4C" w:rsidR="001A4DCE" w:rsidRDefault="001A4DCE" w:rsidP="001A4DCE">
      <w:pPr>
        <w:pStyle w:val="Heading1"/>
      </w:pPr>
      <w:r>
        <w:t>4 Conclusions</w:t>
      </w:r>
    </w:p>
    <w:p w14:paraId="2F06B1E2" w14:textId="77777777" w:rsidR="009F3504" w:rsidRPr="009F3504" w:rsidRDefault="009F3504" w:rsidP="009F3504">
      <w:pPr>
        <w:numPr>
          <w:ilvl w:val="0"/>
          <w:numId w:val="8"/>
        </w:numPr>
      </w:pPr>
      <w:r w:rsidRPr="009F3504">
        <w:t>tool for diagnostic model evaluation</w:t>
      </w:r>
    </w:p>
    <w:p w14:paraId="2EE2FF66" w14:textId="77777777" w:rsidR="009F3504" w:rsidRPr="009F3504" w:rsidRDefault="009F3504" w:rsidP="009F3504">
      <w:pPr>
        <w:numPr>
          <w:ilvl w:val="0"/>
          <w:numId w:val="8"/>
        </w:numPr>
      </w:pPr>
      <w:proofErr w:type="spellStart"/>
      <w:r w:rsidRPr="009F3504">
        <w:t>identfying</w:t>
      </w:r>
      <w:proofErr w:type="spellEnd"/>
      <w:r w:rsidRPr="009F3504">
        <w:t xml:space="preserve"> </w:t>
      </w:r>
      <w:proofErr w:type="spellStart"/>
      <w:r w:rsidRPr="009F3504">
        <w:t>orgin</w:t>
      </w:r>
      <w:proofErr w:type="spellEnd"/>
      <w:r w:rsidRPr="009F3504">
        <w:t xml:space="preserve"> of errors visualizing the three components in a 2D-space</w:t>
      </w:r>
    </w:p>
    <w:p w14:paraId="556CACCB" w14:textId="77777777" w:rsidR="009F3504" w:rsidRPr="009F3504" w:rsidRDefault="009F3504" w:rsidP="009F3504">
      <w:pPr>
        <w:numPr>
          <w:ilvl w:val="0"/>
          <w:numId w:val="8"/>
        </w:numPr>
      </w:pPr>
      <w:r w:rsidRPr="009F3504">
        <w:t>Comparison to KGE and NSE</w:t>
      </w:r>
    </w:p>
    <w:p w14:paraId="070C6D4E" w14:textId="77777777" w:rsidR="009F3504" w:rsidRPr="009F3504" w:rsidRDefault="009F3504" w:rsidP="009F3504">
      <w:pPr>
        <w:numPr>
          <w:ilvl w:val="0"/>
          <w:numId w:val="8"/>
        </w:numPr>
      </w:pPr>
      <w:r w:rsidRPr="009F3504">
        <w:t>advancing model development</w:t>
      </w:r>
    </w:p>
    <w:p w14:paraId="59197C6A" w14:textId="7F61CE71" w:rsidR="007E2A45" w:rsidRDefault="00D56803" w:rsidP="004E55EB">
      <w:pPr>
        <w:jc w:val="center"/>
      </w:pPr>
      <w:r>
        <w:rPr>
          <w:noProof/>
          <w:lang w:eastAsia="en-GB"/>
        </w:rPr>
        <w:lastRenderedPageBreak/>
        <w:drawing>
          <wp:inline distT="0" distB="0" distL="0" distR="0" wp14:anchorId="6639C5ED" wp14:editId="44A462F9">
            <wp:extent cx="3308157" cy="2452127"/>
            <wp:effectExtent l="0" t="0" r="0" b="1206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riginal_ts.png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907" r="7830"/>
                    <a:stretch/>
                  </pic:blipFill>
                  <pic:spPr bwMode="auto">
                    <a:xfrm>
                      <a:off x="0" y="0"/>
                      <a:ext cx="3357094" cy="24884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E3F67C" w14:textId="1BED7C59" w:rsidR="007E2A45" w:rsidRDefault="007E2A45" w:rsidP="00D56803">
      <w:pPr>
        <w:pStyle w:val="Caption"/>
        <w:jc w:val="center"/>
      </w:pPr>
      <w:r>
        <w:t>Figure 1: Observed streamflow time series</w:t>
      </w:r>
    </w:p>
    <w:p w14:paraId="10222BA9" w14:textId="77777777" w:rsidR="00A619BB" w:rsidRDefault="00A619BB" w:rsidP="00A619BB"/>
    <w:p w14:paraId="1129E87A" w14:textId="77777777" w:rsidR="00A619BB" w:rsidRDefault="00A619BB" w:rsidP="00A619BB"/>
    <w:p w14:paraId="4698EC0A" w14:textId="77777777" w:rsidR="00A619BB" w:rsidRDefault="00A619BB" w:rsidP="00A619BB"/>
    <w:p w14:paraId="442790D1" w14:textId="6F4927C2" w:rsidR="00A619BB" w:rsidRDefault="00D56803" w:rsidP="00C56462">
      <w:pPr>
        <w:jc w:val="left"/>
      </w:pPr>
      <w:r>
        <w:rPr>
          <w:noProof/>
          <w:lang w:eastAsia="en-GB"/>
        </w:rPr>
        <w:drawing>
          <wp:inline distT="0" distB="0" distL="0" distR="0" wp14:anchorId="648726C0" wp14:editId="06664631">
            <wp:extent cx="6541687" cy="2984731"/>
            <wp:effectExtent l="0" t="0" r="1206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fdc_errors.png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60" t="9220" r="7963"/>
                    <a:stretch/>
                  </pic:blipFill>
                  <pic:spPr bwMode="auto">
                    <a:xfrm>
                      <a:off x="0" y="0"/>
                      <a:ext cx="6556891" cy="29916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8E94355" w14:textId="32F43187" w:rsidR="00A619BB" w:rsidRDefault="004911B7" w:rsidP="004911B7">
      <w:pPr>
        <w:pStyle w:val="Caption"/>
      </w:pPr>
      <w:r>
        <w:t>Figure 2: Flow duration curves of observed and manipulated streamflow time series</w:t>
      </w:r>
    </w:p>
    <w:p w14:paraId="4D8B3EB7" w14:textId="71C82304" w:rsidR="00A619BB" w:rsidRPr="00A619BB" w:rsidRDefault="00A619BB" w:rsidP="00A619BB"/>
    <w:p w14:paraId="4DAE63B3" w14:textId="77777777" w:rsidR="007E2A45" w:rsidRDefault="007E2A45" w:rsidP="00B4015F"/>
    <w:p w14:paraId="2D1CDEEB" w14:textId="4A781E7C" w:rsidR="000B679B" w:rsidRDefault="000B679B" w:rsidP="009D18E6">
      <w:pPr>
        <w:jc w:val="center"/>
      </w:pPr>
    </w:p>
    <w:p w14:paraId="4F374E8F" w14:textId="4FB7564A" w:rsidR="00D56803" w:rsidRDefault="00D56803" w:rsidP="00795CC2">
      <w:pPr>
        <w:pStyle w:val="Caption"/>
        <w:jc w:val="center"/>
      </w:pPr>
      <w:r>
        <w:rPr>
          <w:noProof/>
          <w:lang w:eastAsia="en-GB"/>
        </w:rPr>
        <w:lastRenderedPageBreak/>
        <w:drawing>
          <wp:inline distT="0" distB="0" distL="0" distR="0" wp14:anchorId="47764341" wp14:editId="0261EF94">
            <wp:extent cx="3605834" cy="3105275"/>
            <wp:effectExtent l="0" t="0" r="127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de_diag.png"/>
                    <pic:cNvPicPr/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764" b="7118"/>
                    <a:stretch/>
                  </pic:blipFill>
                  <pic:spPr bwMode="auto">
                    <a:xfrm>
                      <a:off x="0" y="0"/>
                      <a:ext cx="3625670" cy="31223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7A0956B" w14:textId="1349976A" w:rsidR="000B679B" w:rsidRDefault="000B679B" w:rsidP="00795CC2">
      <w:pPr>
        <w:pStyle w:val="Caption"/>
        <w:jc w:val="center"/>
      </w:pPr>
      <w:r>
        <w:t xml:space="preserve">Figure </w:t>
      </w:r>
      <w:r w:rsidR="002F6F01">
        <w:t>3</w:t>
      </w:r>
      <w:r>
        <w:t xml:space="preserve">: </w:t>
      </w:r>
      <w:r w:rsidR="007E2A45">
        <w:t>Diagnostic</w:t>
      </w:r>
      <w:r w:rsidR="00DB5769">
        <w:t xml:space="preserve"> plot </w:t>
      </w:r>
      <w:r w:rsidR="0044003D">
        <w:t>and mimicked errors</w:t>
      </w:r>
    </w:p>
    <w:p w14:paraId="7E8E12B1" w14:textId="35019B42" w:rsidR="0044003D" w:rsidRDefault="0044003D" w:rsidP="0044003D">
      <w:pPr>
        <w:pStyle w:val="Caption"/>
      </w:pPr>
      <w:r>
        <w:t>Table 1: DE, KGE and NSE for mimicked errors</w:t>
      </w:r>
    </w:p>
    <w:tbl>
      <w:tblPr>
        <w:tblW w:w="9920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597"/>
        <w:gridCol w:w="351"/>
        <w:gridCol w:w="567"/>
        <w:gridCol w:w="609"/>
        <w:gridCol w:w="567"/>
        <w:gridCol w:w="567"/>
        <w:gridCol w:w="708"/>
        <w:gridCol w:w="567"/>
        <w:gridCol w:w="567"/>
        <w:gridCol w:w="567"/>
        <w:gridCol w:w="709"/>
        <w:gridCol w:w="709"/>
        <w:gridCol w:w="709"/>
        <w:gridCol w:w="708"/>
        <w:gridCol w:w="709"/>
        <w:gridCol w:w="709"/>
      </w:tblGrid>
      <w:tr w:rsidR="00D941F2" w:rsidRPr="00D941F2" w14:paraId="0701CE0A" w14:textId="77777777" w:rsidTr="00D941F2">
        <w:trPr>
          <w:trHeight w:val="320"/>
        </w:trPr>
        <w:tc>
          <w:tcPr>
            <w:tcW w:w="5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DA5C29" w14:textId="77777777" w:rsidR="00D941F2" w:rsidRPr="00D941F2" w:rsidRDefault="00D941F2" w:rsidP="00D941F2">
            <w:pPr>
              <w:spacing w:line="240" w:lineRule="auto"/>
              <w:jc w:val="left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 </w:t>
            </w:r>
          </w:p>
        </w:tc>
        <w:tc>
          <w:tcPr>
            <w:tcW w:w="3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0E4AE3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1'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5BD6F0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a</w:t>
            </w:r>
          </w:p>
        </w:tc>
        <w:tc>
          <w:tcPr>
            <w:tcW w:w="6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515AF4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b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1B0B19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c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858A5C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d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19C1D1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2D32F5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f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08DE82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g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4D0496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h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B59C6D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proofErr w:type="spellStart"/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i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3EC255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j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B234B0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k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9BF671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l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4A10DD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m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75B085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n</w:t>
            </w:r>
          </w:p>
        </w:tc>
      </w:tr>
      <w:tr w:rsidR="00D941F2" w:rsidRPr="00D941F2" w14:paraId="1C9655AA" w14:textId="77777777" w:rsidTr="00D941F2">
        <w:trPr>
          <w:trHeight w:val="320"/>
        </w:trPr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A0270" w14:textId="77777777" w:rsidR="00D941F2" w:rsidRPr="00D941F2" w:rsidRDefault="00D941F2" w:rsidP="00D941F2">
            <w:pPr>
              <w:spacing w:line="240" w:lineRule="auto"/>
              <w:jc w:val="left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DE</w:t>
            </w:r>
          </w:p>
        </w:tc>
        <w:tc>
          <w:tcPr>
            <w:tcW w:w="3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C745B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88FAA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75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C46F8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7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B8C9B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E0188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D958D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0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EFF37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6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1B546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6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42588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6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0A9D9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6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0C2B2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-1.8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A10D6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-0.0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4CA6B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-0.0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63B33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-0.0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59BC36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-0.06</w:t>
            </w:r>
          </w:p>
        </w:tc>
      </w:tr>
      <w:tr w:rsidR="00D941F2" w:rsidRPr="00D941F2" w14:paraId="07495BAF" w14:textId="77777777" w:rsidTr="00D941F2">
        <w:trPr>
          <w:trHeight w:val="320"/>
        </w:trPr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11068" w14:textId="77777777" w:rsidR="00D941F2" w:rsidRPr="00D941F2" w:rsidRDefault="00D941F2" w:rsidP="00D941F2">
            <w:pPr>
              <w:spacing w:line="240" w:lineRule="auto"/>
              <w:jc w:val="left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KGE</w:t>
            </w:r>
          </w:p>
        </w:tc>
        <w:tc>
          <w:tcPr>
            <w:tcW w:w="3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F41B7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904D0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43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A78CE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4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9371F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2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49A9F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2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C9110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0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5601B6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7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C5001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0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5E245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0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65BD8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7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E1ABA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-0.4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42052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-0.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8BFF4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-0.3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8EF80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-0.3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8BEB7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-0.03</w:t>
            </w:r>
          </w:p>
        </w:tc>
      </w:tr>
      <w:tr w:rsidR="00D941F2" w:rsidRPr="00D941F2" w14:paraId="04E0F75E" w14:textId="77777777" w:rsidTr="00D941F2">
        <w:trPr>
          <w:trHeight w:val="320"/>
        </w:trPr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EFCF3" w14:textId="77777777" w:rsidR="00D941F2" w:rsidRPr="00D941F2" w:rsidRDefault="00D941F2" w:rsidP="00D941F2">
            <w:pPr>
              <w:spacing w:line="240" w:lineRule="auto"/>
              <w:jc w:val="left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NSE</w:t>
            </w:r>
          </w:p>
        </w:tc>
        <w:tc>
          <w:tcPr>
            <w:tcW w:w="3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ACED9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E02C5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7</w:t>
            </w:r>
          </w:p>
        </w:tc>
        <w:tc>
          <w:tcPr>
            <w:tcW w:w="6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D124A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368BE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5FBEA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E375E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-0.9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EF8A0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9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4E61F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2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CFE7E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2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BE955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.9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35F9B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7B5B7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-0.5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329CA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-0.2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6EB0C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-3.2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3FBD6" w14:textId="77777777" w:rsidR="00D941F2" w:rsidRPr="00D941F2" w:rsidRDefault="00D941F2" w:rsidP="00D941F2">
            <w:pPr>
              <w:spacing w:line="240" w:lineRule="auto"/>
              <w:jc w:val="center"/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</w:pPr>
            <w:r w:rsidRPr="00D941F2">
              <w:rPr>
                <w:rFonts w:ascii="Helvetica" w:hAnsi="Helvetica"/>
                <w:color w:val="000000"/>
                <w:sz w:val="18"/>
                <w:szCs w:val="18"/>
                <w:lang w:eastAsia="en-GB"/>
              </w:rPr>
              <w:t>-1.55</w:t>
            </w:r>
          </w:p>
        </w:tc>
      </w:tr>
    </w:tbl>
    <w:p w14:paraId="27CFFB85" w14:textId="77777777" w:rsidR="009D18E6" w:rsidRDefault="009D18E6" w:rsidP="009D18E6"/>
    <w:p w14:paraId="3300BC52" w14:textId="4D27F764" w:rsidR="006F56BE" w:rsidRDefault="006F56BE" w:rsidP="006F56BE">
      <w:pPr>
        <w:pStyle w:val="ListParagraph"/>
        <w:numPr>
          <w:ilvl w:val="0"/>
          <w:numId w:val="4"/>
        </w:numPr>
      </w:pPr>
      <w:r>
        <w:t>Mean flow benchmark for DE is not constant</w:t>
      </w:r>
    </w:p>
    <w:p w14:paraId="6B4B54B9" w14:textId="599EE5F4" w:rsidR="006F56BE" w:rsidRDefault="006F56BE" w:rsidP="006F56BE">
      <w:pPr>
        <w:pStyle w:val="ListParagraph"/>
        <w:numPr>
          <w:ilvl w:val="0"/>
          <w:numId w:val="4"/>
        </w:numPr>
      </w:pPr>
      <w:r>
        <w:t>NSE is not constant for synthetically generated errors</w:t>
      </w:r>
    </w:p>
    <w:p w14:paraId="0CDD2A6C" w14:textId="0D468FA3" w:rsidR="007E2A45" w:rsidRDefault="00C96E27" w:rsidP="007E2A45">
      <w:r>
        <w:rPr>
          <w:noProof/>
          <w:lang w:eastAsia="en-GB"/>
        </w:rPr>
        <w:lastRenderedPageBreak/>
        <w:drawing>
          <wp:inline distT="0" distB="0" distL="0" distR="0" wp14:anchorId="67010959" wp14:editId="2CA5E6A2">
            <wp:extent cx="6198787" cy="3425238"/>
            <wp:effectExtent l="0" t="0" r="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ts_fdc_real_case.png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368" t="1872" r="6831"/>
                    <a:stretch/>
                  </pic:blipFill>
                  <pic:spPr bwMode="auto">
                    <a:xfrm>
                      <a:off x="0" y="0"/>
                      <a:ext cx="6206583" cy="342954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5FBD105" w14:textId="113624BD" w:rsidR="002F6F01" w:rsidRDefault="002F6F01" w:rsidP="002F6F01">
      <w:pPr>
        <w:pStyle w:val="Caption"/>
      </w:pPr>
      <w:r>
        <w:t xml:space="preserve">Figure 4: </w:t>
      </w:r>
      <w:r w:rsidR="00D175D0">
        <w:t>Simulated and observed streamflow</w:t>
      </w:r>
      <w:r w:rsidR="00966BCB">
        <w:t xml:space="preserve"> of real case example (a) and the related flow duration curves (b)</w:t>
      </w:r>
    </w:p>
    <w:p w14:paraId="36E3B2E0" w14:textId="77777777" w:rsidR="002F6F01" w:rsidRDefault="002F6F01" w:rsidP="007E2A45">
      <w:pPr>
        <w:pStyle w:val="Caption"/>
      </w:pPr>
    </w:p>
    <w:p w14:paraId="5056913D" w14:textId="2225A207" w:rsidR="002F6F01" w:rsidRDefault="003045D6" w:rsidP="007E2A45">
      <w:pPr>
        <w:pStyle w:val="Caption"/>
      </w:pPr>
      <w:r>
        <w:rPr>
          <w:noProof/>
          <w:lang w:eastAsia="en-GB"/>
        </w:rPr>
        <w:drawing>
          <wp:inline distT="0" distB="0" distL="0" distR="0" wp14:anchorId="18C5A184" wp14:editId="7BBF46DF">
            <wp:extent cx="6427387" cy="3098593"/>
            <wp:effectExtent l="0" t="0" r="0" b="63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de_diag_real_case.png"/>
                    <pic:cNvPicPr/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56" r="1194" b="3285"/>
                    <a:stretch/>
                  </pic:blipFill>
                  <pic:spPr bwMode="auto">
                    <a:xfrm>
                      <a:off x="0" y="0"/>
                      <a:ext cx="6437328" cy="310338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3193EF3" w14:textId="2DBCC5A0" w:rsidR="007E2A45" w:rsidRDefault="002F6F01" w:rsidP="007E2A45">
      <w:pPr>
        <w:pStyle w:val="Caption"/>
      </w:pPr>
      <w:r>
        <w:t>Figure 5</w:t>
      </w:r>
      <w:r w:rsidR="007E2A45">
        <w:t>: Diagnostic plot for real case example</w:t>
      </w:r>
    </w:p>
    <w:p w14:paraId="4FCDBADA" w14:textId="77777777" w:rsidR="007E2A45" w:rsidRPr="007E2A45" w:rsidRDefault="007E2A45" w:rsidP="007E2A45"/>
    <w:p w14:paraId="0032EA99" w14:textId="77777777" w:rsidR="000B679B" w:rsidRDefault="000B679B" w:rsidP="00B4015F"/>
    <w:p w14:paraId="60CBC3F6" w14:textId="7D34AE5C" w:rsidR="000B679B" w:rsidRDefault="00F5258E" w:rsidP="000B679B">
      <w:pPr>
        <w:pStyle w:val="Heading1"/>
      </w:pPr>
      <w:r>
        <w:t>References</w:t>
      </w:r>
    </w:p>
    <w:p w14:paraId="55F54E2A" w14:textId="77777777" w:rsidR="00534DD5" w:rsidRPr="00534DD5" w:rsidRDefault="000B679B" w:rsidP="00534DD5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534DD5" w:rsidRPr="00534DD5">
        <w:rPr>
          <w:noProof/>
        </w:rPr>
        <w:t>Gupta, H. V., Kling, H., Yilmaz, K. K., and Martinez, G. F.: Decomposition of the mean squared error and NSE performance criteria: Implications for improving hydrological modelling, Journal of Hydrology, 377, 80-91, 10.1016/j.jhydrol.2009.08.003, 2009.</w:t>
      </w:r>
    </w:p>
    <w:p w14:paraId="1EC496FF" w14:textId="77777777" w:rsidR="00534DD5" w:rsidRPr="00534DD5" w:rsidRDefault="00534DD5" w:rsidP="00534DD5">
      <w:pPr>
        <w:pStyle w:val="EndNoteBibliography"/>
        <w:rPr>
          <w:noProof/>
        </w:rPr>
      </w:pPr>
      <w:r w:rsidRPr="00534DD5">
        <w:rPr>
          <w:noProof/>
        </w:rPr>
        <w:t>Kling, H., Fuchs, M., and Paulin, M.: Runoff conditions in the upper Danube basin under an ensemble of climate change scenarios, Journal of Hydrology, 424-425, 264-277, 10.1016/j.jhydrol.2012.01.011, 2012.</w:t>
      </w:r>
    </w:p>
    <w:p w14:paraId="15887830" w14:textId="77777777" w:rsidR="00534DD5" w:rsidRPr="00534DD5" w:rsidRDefault="00534DD5" w:rsidP="00534DD5">
      <w:pPr>
        <w:pStyle w:val="EndNoteBibliography"/>
        <w:rPr>
          <w:noProof/>
        </w:rPr>
      </w:pPr>
      <w:r w:rsidRPr="00534DD5">
        <w:rPr>
          <w:noProof/>
        </w:rPr>
        <w:t>Knoben, W. J. M., Freer, J. E., and Woods, R. A.: Technical note: Inherent benchmark or not? Comparing Nash-Sutcliffe and Kling-Gupta efficiency scores, Hydrol. Earth Syst. Sci. Discuss., 2019, 1-7, 10.5194/hess-2019-327, 2019.</w:t>
      </w:r>
    </w:p>
    <w:p w14:paraId="7EC7E615" w14:textId="77777777" w:rsidR="00534DD5" w:rsidRPr="00534DD5" w:rsidRDefault="00534DD5" w:rsidP="00534DD5">
      <w:pPr>
        <w:pStyle w:val="EndNoteBibliography"/>
        <w:rPr>
          <w:noProof/>
        </w:rPr>
      </w:pPr>
      <w:r w:rsidRPr="00534DD5">
        <w:rPr>
          <w:noProof/>
        </w:rPr>
        <w:t>Nash, J. E., and Sutcliffe, J. V.: River flow forecasting through conceptual models part I - A discussion of principles, Journal of Hydrology, 10, 282-290, 10.1016/0022-1694(70)90255-6, 1970.</w:t>
      </w:r>
    </w:p>
    <w:p w14:paraId="3EB2088A" w14:textId="77777777" w:rsidR="00534DD5" w:rsidRPr="00534DD5" w:rsidRDefault="00534DD5" w:rsidP="00534DD5">
      <w:pPr>
        <w:pStyle w:val="EndNoteBibliography"/>
        <w:rPr>
          <w:noProof/>
        </w:rPr>
      </w:pPr>
      <w:r w:rsidRPr="00534DD5">
        <w:rPr>
          <w:noProof/>
        </w:rPr>
        <w:t>Newman, A. J., Clark, M. P., Sampson, K., Wood, A., Hay, L. E., Bock, A., Viger, R. J., Blodgett, D., Brekke, L., Arnold, J. R., Hopson, T., and Duan, Q.: Development of a large-sample watershed-scale hydrometeorological data set for the contiguous USA: data set characteristics and assessment of regional variability in hydrologic model performance, Hydrol. Earth Syst. Sci., 19, 209-223, 10.5194/hess-19-209-2015, 2015.</w:t>
      </w:r>
    </w:p>
    <w:p w14:paraId="13E9404F" w14:textId="77777777" w:rsidR="00534DD5" w:rsidRPr="00534DD5" w:rsidRDefault="00534DD5" w:rsidP="00534DD5">
      <w:pPr>
        <w:pStyle w:val="EndNoteBibliography"/>
        <w:rPr>
          <w:noProof/>
        </w:rPr>
      </w:pPr>
      <w:r w:rsidRPr="00534DD5">
        <w:rPr>
          <w:noProof/>
        </w:rPr>
        <w:t>Pool, S., Vis, M., and Seibert, J.: Evaluating model performance: towards a non-parametric variant of the Kling-Gupta efficiency, Hydrological Sciences Journal, 63, 1941-1953, 10.1080/02626667.2018.1552002, 2018.</w:t>
      </w:r>
    </w:p>
    <w:p w14:paraId="7BE25A76" w14:textId="77777777" w:rsidR="00534DD5" w:rsidRPr="00534DD5" w:rsidRDefault="00534DD5" w:rsidP="00534DD5">
      <w:pPr>
        <w:pStyle w:val="EndNoteBibliography"/>
        <w:rPr>
          <w:noProof/>
        </w:rPr>
      </w:pPr>
      <w:r w:rsidRPr="00534DD5">
        <w:rPr>
          <w:noProof/>
        </w:rPr>
        <w:t>Schaefli, B., and Gupta, H. V.: Do Nash values have value?, Hydrological Processes, 21, 2075-2080, 10.1002/hyp.6825, 2007.</w:t>
      </w:r>
    </w:p>
    <w:p w14:paraId="2E2F22B5" w14:textId="31D9641C" w:rsidR="003A4FB4" w:rsidRDefault="000B679B" w:rsidP="003A4FB4">
      <w:pPr>
        <w:pStyle w:val="Caption"/>
      </w:pPr>
      <w:r>
        <w:fldChar w:fldCharType="end"/>
      </w:r>
    </w:p>
    <w:p w14:paraId="5489F96E" w14:textId="745B2E7A" w:rsidR="002F6F01" w:rsidRDefault="002F6F01" w:rsidP="002F6F01"/>
    <w:p w14:paraId="4786B234" w14:textId="5C5C8406" w:rsidR="002F6F01" w:rsidRDefault="00866EFD" w:rsidP="002F6F01">
      <w:r>
        <w:rPr>
          <w:noProof/>
          <w:lang w:eastAsia="en-GB"/>
        </w:rPr>
        <w:lastRenderedPageBreak/>
        <w:drawing>
          <wp:inline distT="0" distB="0" distL="0" distR="0" wp14:anchorId="6441B823" wp14:editId="1CE5DC25">
            <wp:extent cx="6313087" cy="4200755"/>
            <wp:effectExtent l="0" t="0" r="1206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ts_errors.png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552" t="9383" r="8581" b="2773"/>
                    <a:stretch/>
                  </pic:blipFill>
                  <pic:spPr bwMode="auto">
                    <a:xfrm>
                      <a:off x="0" y="0"/>
                      <a:ext cx="6322220" cy="420683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338894C" w14:textId="0DED3092" w:rsidR="002F6F01" w:rsidRDefault="002F6F01" w:rsidP="002F6F01">
      <w:pPr>
        <w:pStyle w:val="Caption"/>
      </w:pPr>
      <w:r>
        <w:t>Figure A1: Time series of observed and manipulated streamflow</w:t>
      </w:r>
    </w:p>
    <w:p w14:paraId="2F1F9750" w14:textId="77777777" w:rsidR="002F6F01" w:rsidRDefault="002F6F01" w:rsidP="002F6F01"/>
    <w:p w14:paraId="7419557A" w14:textId="200B257A" w:rsidR="002F6F01" w:rsidRDefault="00866EFD" w:rsidP="004E55EB">
      <w:pPr>
        <w:jc w:val="center"/>
      </w:pPr>
      <w:r>
        <w:rPr>
          <w:noProof/>
          <w:lang w:eastAsia="en-GB"/>
        </w:rPr>
        <w:lastRenderedPageBreak/>
        <w:drawing>
          <wp:inline distT="0" distB="0" distL="0" distR="0" wp14:anchorId="66A97569" wp14:editId="33CDE7BC">
            <wp:extent cx="4119852" cy="3553324"/>
            <wp:effectExtent l="0" t="0" r="0" b="317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kge_diag.png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868" b="6207"/>
                    <a:stretch/>
                  </pic:blipFill>
                  <pic:spPr bwMode="auto">
                    <a:xfrm>
                      <a:off x="0" y="0"/>
                      <a:ext cx="4134695" cy="35661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2B3FA6" w14:textId="397D8C03" w:rsidR="0088443E" w:rsidRDefault="0088443E" w:rsidP="0088443E">
      <w:pPr>
        <w:pStyle w:val="Caption"/>
      </w:pPr>
      <w:r>
        <w:t>Figure A2: Polar plot of KGE</w:t>
      </w:r>
    </w:p>
    <w:p w14:paraId="3A684D85" w14:textId="77777777" w:rsidR="0088443E" w:rsidRDefault="0088443E" w:rsidP="002F6F01"/>
    <w:p w14:paraId="2FDE8E47" w14:textId="77777777" w:rsidR="002F6F01" w:rsidRDefault="002F6F01" w:rsidP="002F6F01"/>
    <w:p w14:paraId="272D19C6" w14:textId="27D22DCB" w:rsidR="002F6F01" w:rsidRDefault="00866EFD" w:rsidP="002F6F01">
      <w:r>
        <w:rPr>
          <w:noProof/>
          <w:lang w:eastAsia="en-GB"/>
        </w:rPr>
        <w:drawing>
          <wp:inline distT="0" distB="0" distL="0" distR="0" wp14:anchorId="45339F7C" wp14:editId="6101AB15">
            <wp:extent cx="6318313" cy="2763768"/>
            <wp:effectExtent l="0" t="0" r="6350" b="508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scatter_eff_comp.png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200" t="6740" r="7766" b="1885"/>
                    <a:stretch/>
                  </pic:blipFill>
                  <pic:spPr bwMode="auto">
                    <a:xfrm>
                      <a:off x="0" y="0"/>
                      <a:ext cx="6382815" cy="279198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401B1A" w14:textId="59A3B6AB" w:rsidR="0088443E" w:rsidRDefault="0088443E" w:rsidP="0088443E">
      <w:pPr>
        <w:pStyle w:val="Caption"/>
      </w:pPr>
      <w:r>
        <w:t xml:space="preserve">Figure A3: Scatterplot </w:t>
      </w:r>
    </w:p>
    <w:p w14:paraId="20712FE6" w14:textId="5ACEB633" w:rsidR="0088443E" w:rsidRDefault="00866EFD" w:rsidP="001A14E2">
      <w:pPr>
        <w:jc w:val="center"/>
      </w:pPr>
      <w:bookmarkStart w:id="0" w:name="_GoBack"/>
      <w:r>
        <w:rPr>
          <w:noProof/>
          <w:lang w:eastAsia="en-GB"/>
        </w:rPr>
        <w:lastRenderedPageBreak/>
        <w:drawing>
          <wp:inline distT="0" distB="0" distL="0" distR="0" wp14:anchorId="4730ABF4" wp14:editId="7AE60F2D">
            <wp:extent cx="3697439" cy="3228648"/>
            <wp:effectExtent l="0" t="0" r="1143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kge_diag_real_case.png"/>
                    <pic:cNvPicPr/>
                  </pic:nvPicPr>
                  <pic:blipFill rotWithShape="1"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884" b="5795"/>
                    <a:stretch/>
                  </pic:blipFill>
                  <pic:spPr bwMode="auto">
                    <a:xfrm>
                      <a:off x="0" y="0"/>
                      <a:ext cx="3714668" cy="324369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End w:id="0"/>
    </w:p>
    <w:p w14:paraId="3C1CA057" w14:textId="32EFD8F8" w:rsidR="001A14E2" w:rsidRDefault="001A14E2" w:rsidP="001A14E2">
      <w:pPr>
        <w:pStyle w:val="Caption"/>
      </w:pPr>
      <w:r>
        <w:t xml:space="preserve">Figure A4: </w:t>
      </w:r>
      <w:r w:rsidR="002F014E">
        <w:t>Polar plot of KGE for real case example</w:t>
      </w:r>
      <w:r>
        <w:t xml:space="preserve"> </w:t>
      </w:r>
    </w:p>
    <w:p w14:paraId="6BE91E7E" w14:textId="0F80B8E9" w:rsidR="001A14E2" w:rsidRPr="002F6F01" w:rsidRDefault="001A14E2" w:rsidP="001A14E2">
      <w:pPr>
        <w:jc w:val="center"/>
      </w:pPr>
    </w:p>
    <w:sectPr w:rsidR="001A14E2" w:rsidRPr="002F6F01" w:rsidSect="00F512A5">
      <w:footerReference w:type="default" r:id="rId17"/>
      <w:pgSz w:w="11907" w:h="13608"/>
      <w:pgMar w:top="567" w:right="936" w:bottom="1338" w:left="936" w:header="0" w:footer="737" w:gutter="0"/>
      <w:lnNumType w:countBy="5" w:distance="227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33AC2FD" w14:textId="77777777" w:rsidR="003E2B5F" w:rsidRDefault="003E2B5F" w:rsidP="006D0C96">
      <w:pPr>
        <w:spacing w:line="240" w:lineRule="auto"/>
      </w:pPr>
      <w:r>
        <w:separator/>
      </w:r>
    </w:p>
  </w:endnote>
  <w:endnote w:type="continuationSeparator" w:id="0">
    <w:p w14:paraId="2499F36C" w14:textId="77777777" w:rsidR="003E2B5F" w:rsidRDefault="003E2B5F" w:rsidP="006D0C9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SimSun"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Verdana">
    <w:panose1 w:val="020B0604030504040204"/>
    <w:charset w:val="4D"/>
    <w:family w:val="roman"/>
    <w:notTrueType/>
    <w:pitch w:val="variable"/>
    <w:sig w:usb0="00000003" w:usb1="00000000" w:usb2="00000000" w:usb3="00000000" w:csb0="00000001" w:csb1="00000000"/>
  </w:font>
  <w:font w:name="Book Antiqua">
    <w:panose1 w:val="02040602050305030304"/>
    <w:charset w:val="00"/>
    <w:family w:val="auto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auto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06778817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576ABD1" w14:textId="77777777" w:rsidR="00BF25BD" w:rsidRDefault="00BF25B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66EFD">
          <w:rPr>
            <w:noProof/>
          </w:rPr>
          <w:t>10</w:t>
        </w:r>
        <w:r>
          <w:rPr>
            <w:noProof/>
          </w:rPr>
          <w:fldChar w:fldCharType="end"/>
        </w:r>
      </w:p>
    </w:sdtContent>
  </w:sdt>
  <w:p w14:paraId="44AA5123" w14:textId="77777777" w:rsidR="00BF25BD" w:rsidRDefault="00BF25BD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750B9DB" w14:textId="77777777" w:rsidR="003E2B5F" w:rsidRDefault="003E2B5F" w:rsidP="006D0C96">
      <w:pPr>
        <w:spacing w:line="240" w:lineRule="auto"/>
      </w:pPr>
      <w:r>
        <w:separator/>
      </w:r>
    </w:p>
  </w:footnote>
  <w:footnote w:type="continuationSeparator" w:id="0">
    <w:p w14:paraId="1CCCC01B" w14:textId="77777777" w:rsidR="003E2B5F" w:rsidRDefault="003E2B5F" w:rsidP="006D0C96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A6D2B2D"/>
    <w:multiLevelType w:val="multilevel"/>
    <w:tmpl w:val="390A8E4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>
    <w:nsid w:val="0B294403"/>
    <w:multiLevelType w:val="hybridMultilevel"/>
    <w:tmpl w:val="E6ECA0A2"/>
    <w:lvl w:ilvl="0" w:tplc="35A460C0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hint="default"/>
        <w:b w:val="0"/>
        <w:i w:val="0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BC41E62"/>
    <w:multiLevelType w:val="hybridMultilevel"/>
    <w:tmpl w:val="784EA58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1621B6C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0B04197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3621EB8"/>
    <w:multiLevelType w:val="hybridMultilevel"/>
    <w:tmpl w:val="B3626938"/>
    <w:lvl w:ilvl="0" w:tplc="F29A847E">
      <w:start w:val="1"/>
      <w:numFmt w:val="bullet"/>
      <w:pStyle w:val="Bullets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A53710A"/>
    <w:multiLevelType w:val="multilevel"/>
    <w:tmpl w:val="C65669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2E7D350E"/>
    <w:multiLevelType w:val="hybridMultilevel"/>
    <w:tmpl w:val="3258D60A"/>
    <w:lvl w:ilvl="0" w:tplc="DADA75C2">
      <w:start w:val="1"/>
      <w:numFmt w:val="bullet"/>
      <w:lvlText w:val="2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8915872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F812735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4710EA7"/>
    <w:multiLevelType w:val="hybridMultilevel"/>
    <w:tmpl w:val="8A4AD8D0"/>
    <w:lvl w:ilvl="0" w:tplc="BE568B4C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69470A3D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5"/>
  </w:num>
  <w:num w:numId="3">
    <w:abstractNumId w:val="1"/>
  </w:num>
  <w:num w:numId="4">
    <w:abstractNumId w:val="10"/>
  </w:num>
  <w:num w:numId="5">
    <w:abstractNumId w:val="7"/>
  </w:num>
  <w:num w:numId="6">
    <w:abstractNumId w:val="0"/>
  </w:num>
  <w:num w:numId="7">
    <w:abstractNumId w:val="2"/>
  </w:num>
  <w:num w:numId="8">
    <w:abstractNumId w:val="6"/>
  </w:num>
  <w:num w:numId="9">
    <w:abstractNumId w:val="3"/>
  </w:num>
  <w:num w:numId="10">
    <w:abstractNumId w:val="9"/>
  </w:num>
  <w:num w:numId="11">
    <w:abstractNumId w:val="11"/>
  </w:num>
  <w:num w:numId="12">
    <w:abstractNumId w:val="8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92"/>
  <w:proofState w:spelling="clean" w:grammar="clean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ydro Earth Sys Sci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s2xxwpxqarpfueswzaptteowpv9fxxss5pa&quot;&gt;EndNote_Library&lt;record-ids&gt;&lt;item&gt;268&lt;/item&gt;&lt;item&gt;440&lt;/item&gt;&lt;item&gt;764&lt;/item&gt;&lt;item&gt;843&lt;/item&gt;&lt;item&gt;844&lt;/item&gt;&lt;item&gt;5214&lt;/item&gt;&lt;item&gt;5215&lt;/item&gt;&lt;/record-ids&gt;&lt;/item&gt;&lt;/Libraries&gt;"/>
  </w:docVars>
  <w:rsids>
    <w:rsidRoot w:val="00564213"/>
    <w:rsid w:val="0005690A"/>
    <w:rsid w:val="00073244"/>
    <w:rsid w:val="00075F28"/>
    <w:rsid w:val="00085E87"/>
    <w:rsid w:val="000A1B66"/>
    <w:rsid w:val="000B679B"/>
    <w:rsid w:val="000C3A9F"/>
    <w:rsid w:val="00166C43"/>
    <w:rsid w:val="00167798"/>
    <w:rsid w:val="00182906"/>
    <w:rsid w:val="001A14E2"/>
    <w:rsid w:val="001A4DCE"/>
    <w:rsid w:val="001A5A6F"/>
    <w:rsid w:val="001C5EB9"/>
    <w:rsid w:val="00203F92"/>
    <w:rsid w:val="002949A6"/>
    <w:rsid w:val="002C18FF"/>
    <w:rsid w:val="002D5823"/>
    <w:rsid w:val="002E5D44"/>
    <w:rsid w:val="002F014E"/>
    <w:rsid w:val="002F6F01"/>
    <w:rsid w:val="002F7F15"/>
    <w:rsid w:val="003045D6"/>
    <w:rsid w:val="003118C8"/>
    <w:rsid w:val="00334169"/>
    <w:rsid w:val="00354D0F"/>
    <w:rsid w:val="00356AA9"/>
    <w:rsid w:val="00386D75"/>
    <w:rsid w:val="003A4FB4"/>
    <w:rsid w:val="003B5BD0"/>
    <w:rsid w:val="003D5288"/>
    <w:rsid w:val="003E085D"/>
    <w:rsid w:val="003E2B5F"/>
    <w:rsid w:val="003F487F"/>
    <w:rsid w:val="004011EE"/>
    <w:rsid w:val="004143F0"/>
    <w:rsid w:val="004158AF"/>
    <w:rsid w:val="00423DE5"/>
    <w:rsid w:val="004253F6"/>
    <w:rsid w:val="00430255"/>
    <w:rsid w:val="0044003D"/>
    <w:rsid w:val="00450C94"/>
    <w:rsid w:val="00450DB9"/>
    <w:rsid w:val="00463568"/>
    <w:rsid w:val="004911B7"/>
    <w:rsid w:val="004A4D0D"/>
    <w:rsid w:val="004A7AFA"/>
    <w:rsid w:val="004C24D6"/>
    <w:rsid w:val="004D0F1A"/>
    <w:rsid w:val="004E55EB"/>
    <w:rsid w:val="004F3F76"/>
    <w:rsid w:val="005049E6"/>
    <w:rsid w:val="00512BD4"/>
    <w:rsid w:val="00534DD5"/>
    <w:rsid w:val="00547AC8"/>
    <w:rsid w:val="0055217B"/>
    <w:rsid w:val="00554700"/>
    <w:rsid w:val="005562B7"/>
    <w:rsid w:val="00564213"/>
    <w:rsid w:val="00565A16"/>
    <w:rsid w:val="005A4F32"/>
    <w:rsid w:val="005B7BE0"/>
    <w:rsid w:val="00606728"/>
    <w:rsid w:val="00611C66"/>
    <w:rsid w:val="006326D7"/>
    <w:rsid w:val="00633304"/>
    <w:rsid w:val="006578C6"/>
    <w:rsid w:val="00670F05"/>
    <w:rsid w:val="0067708C"/>
    <w:rsid w:val="00682C32"/>
    <w:rsid w:val="006908FD"/>
    <w:rsid w:val="00696FDF"/>
    <w:rsid w:val="006A6EED"/>
    <w:rsid w:val="006D0C96"/>
    <w:rsid w:val="006F56BE"/>
    <w:rsid w:val="0070537F"/>
    <w:rsid w:val="007071A8"/>
    <w:rsid w:val="00711377"/>
    <w:rsid w:val="00736165"/>
    <w:rsid w:val="00751A44"/>
    <w:rsid w:val="00795CC2"/>
    <w:rsid w:val="00796A7F"/>
    <w:rsid w:val="007A68BD"/>
    <w:rsid w:val="007B3595"/>
    <w:rsid w:val="007E2A45"/>
    <w:rsid w:val="00823580"/>
    <w:rsid w:val="008302C9"/>
    <w:rsid w:val="00855006"/>
    <w:rsid w:val="00866EFD"/>
    <w:rsid w:val="0088443E"/>
    <w:rsid w:val="008B719F"/>
    <w:rsid w:val="008E213F"/>
    <w:rsid w:val="008E3110"/>
    <w:rsid w:val="008E4330"/>
    <w:rsid w:val="009150E4"/>
    <w:rsid w:val="0091791F"/>
    <w:rsid w:val="00932F15"/>
    <w:rsid w:val="009330E6"/>
    <w:rsid w:val="00943440"/>
    <w:rsid w:val="00944695"/>
    <w:rsid w:val="00966BCB"/>
    <w:rsid w:val="009A777A"/>
    <w:rsid w:val="009D18E6"/>
    <w:rsid w:val="009D38E2"/>
    <w:rsid w:val="009F2C0A"/>
    <w:rsid w:val="009F3504"/>
    <w:rsid w:val="00A10DC6"/>
    <w:rsid w:val="00A619BB"/>
    <w:rsid w:val="00A70C58"/>
    <w:rsid w:val="00A801B2"/>
    <w:rsid w:val="00AE2BB3"/>
    <w:rsid w:val="00AE4157"/>
    <w:rsid w:val="00AF2757"/>
    <w:rsid w:val="00B00943"/>
    <w:rsid w:val="00B07E2D"/>
    <w:rsid w:val="00B303DE"/>
    <w:rsid w:val="00B34E46"/>
    <w:rsid w:val="00B4015F"/>
    <w:rsid w:val="00B5719D"/>
    <w:rsid w:val="00B75284"/>
    <w:rsid w:val="00B75342"/>
    <w:rsid w:val="00B94A58"/>
    <w:rsid w:val="00BA327F"/>
    <w:rsid w:val="00BD0523"/>
    <w:rsid w:val="00BF25BD"/>
    <w:rsid w:val="00C1589F"/>
    <w:rsid w:val="00C26311"/>
    <w:rsid w:val="00C342BB"/>
    <w:rsid w:val="00C35812"/>
    <w:rsid w:val="00C56462"/>
    <w:rsid w:val="00C71080"/>
    <w:rsid w:val="00C82F79"/>
    <w:rsid w:val="00C96E27"/>
    <w:rsid w:val="00CC51D0"/>
    <w:rsid w:val="00D175D0"/>
    <w:rsid w:val="00D24605"/>
    <w:rsid w:val="00D40CE0"/>
    <w:rsid w:val="00D56803"/>
    <w:rsid w:val="00D94104"/>
    <w:rsid w:val="00D941F2"/>
    <w:rsid w:val="00DB0DE0"/>
    <w:rsid w:val="00DB4E53"/>
    <w:rsid w:val="00DB5769"/>
    <w:rsid w:val="00DB5B8E"/>
    <w:rsid w:val="00DD41DA"/>
    <w:rsid w:val="00DF7D12"/>
    <w:rsid w:val="00E00339"/>
    <w:rsid w:val="00E142A8"/>
    <w:rsid w:val="00E34852"/>
    <w:rsid w:val="00E95D8C"/>
    <w:rsid w:val="00ED6B96"/>
    <w:rsid w:val="00EE4326"/>
    <w:rsid w:val="00EE58C0"/>
    <w:rsid w:val="00F10735"/>
    <w:rsid w:val="00F35903"/>
    <w:rsid w:val="00F373FF"/>
    <w:rsid w:val="00F4342F"/>
    <w:rsid w:val="00F43485"/>
    <w:rsid w:val="00F512A5"/>
    <w:rsid w:val="00F5258E"/>
    <w:rsid w:val="00F64C9C"/>
    <w:rsid w:val="00F6509D"/>
    <w:rsid w:val="00FD0002"/>
    <w:rsid w:val="00FF30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DBE553"/>
  <w15:docId w15:val="{D2CFD17B-36C5-4048-BB43-0059F9DAD1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SimSun" w:hAnsi="Calibri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40CE0"/>
    <w:pPr>
      <w:spacing w:line="360" w:lineRule="auto"/>
      <w:jc w:val="both"/>
    </w:pPr>
    <w:rPr>
      <w:rFonts w:ascii="Times New Roman" w:eastAsia="Times New Roman" w:hAnsi="Times New Roman"/>
      <w:szCs w:val="24"/>
      <w:lang w:eastAsia="de-DE"/>
    </w:rPr>
  </w:style>
  <w:style w:type="paragraph" w:styleId="Heading1">
    <w:name w:val="heading 1"/>
    <w:basedOn w:val="Normal"/>
    <w:next w:val="Normal"/>
    <w:link w:val="Heading1Char"/>
    <w:qFormat/>
    <w:rsid w:val="00075F28"/>
    <w:pPr>
      <w:keepNext/>
      <w:spacing w:before="480" w:after="240" w:line="240" w:lineRule="auto"/>
      <w:outlineLvl w:val="0"/>
    </w:pPr>
    <w:rPr>
      <w:rFonts w:cs="Arial"/>
      <w:b/>
      <w:bCs/>
      <w:color w:val="000000"/>
      <w:kern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E00339"/>
    <w:pPr>
      <w:keepNext/>
      <w:spacing w:before="240" w:after="240" w:line="240" w:lineRule="auto"/>
      <w:outlineLvl w:val="1"/>
    </w:pPr>
    <w:rPr>
      <w:rFonts w:cs="Arial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qFormat/>
    <w:rsid w:val="005A4F32"/>
    <w:pPr>
      <w:keepNext/>
      <w:spacing w:before="240" w:after="240" w:line="240" w:lineRule="auto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link w:val="Heading4Char"/>
    <w:rsid w:val="00ED6B96"/>
    <w:pPr>
      <w:keepNext/>
      <w:outlineLvl w:val="3"/>
    </w:pPr>
    <w:rPr>
      <w:b/>
      <w:bCs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etreff">
    <w:name w:val="Betreff"/>
    <w:basedOn w:val="Normal"/>
    <w:next w:val="Normal"/>
    <w:rsid w:val="00ED6B96"/>
    <w:rPr>
      <w:b/>
    </w:rPr>
  </w:style>
  <w:style w:type="paragraph" w:customStyle="1" w:styleId="Bullets">
    <w:name w:val="Bullets"/>
    <w:basedOn w:val="Normal"/>
    <w:link w:val="BulletsChar"/>
    <w:rsid w:val="00ED6B96"/>
    <w:pPr>
      <w:numPr>
        <w:numId w:val="2"/>
      </w:numPr>
    </w:pPr>
  </w:style>
  <w:style w:type="character" w:customStyle="1" w:styleId="BulletsChar">
    <w:name w:val="Bullets Char"/>
    <w:link w:val="Bullets"/>
    <w:rsid w:val="00ED6B96"/>
    <w:rPr>
      <w:rFonts w:ascii="Verdana" w:eastAsia="Times New Roman" w:hAnsi="Verdana" w:cs="Times New Roman"/>
      <w:sz w:val="19"/>
      <w:szCs w:val="24"/>
      <w:lang w:eastAsia="de-DE"/>
    </w:rPr>
  </w:style>
  <w:style w:type="table" w:customStyle="1" w:styleId="Copernicus">
    <w:name w:val="Copernicus"/>
    <w:basedOn w:val="TableNormal"/>
    <w:rsid w:val="00ED6B96"/>
    <w:rPr>
      <w:rFonts w:ascii="Verdana" w:eastAsia="Times New Roman" w:hAnsi="Verdana"/>
      <w:sz w:val="19"/>
    </w:rPr>
    <w:tblPr>
      <w:tblStyleRowBandSize w:val="1"/>
      <w:tblStyleColBandSize w:val="1"/>
      <w:tblInd w:w="0" w:type="dxa"/>
      <w:tblBorders>
        <w:top w:val="single" w:sz="4" w:space="0" w:color="7F7F7F"/>
        <w:left w:val="single" w:sz="4" w:space="0" w:color="7F7F7F"/>
        <w:bottom w:val="single" w:sz="4" w:space="0" w:color="7F7F7F"/>
        <w:right w:val="single" w:sz="4" w:space="0" w:color="7F7F7F"/>
        <w:insideH w:val="single" w:sz="4" w:space="0" w:color="7F7F7F"/>
        <w:insideV w:val="single" w:sz="4" w:space="0" w:color="7F7F7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  <w:vAlign w:val="center"/>
    </w:tcPr>
    <w:tblStylePr w:type="firstRow">
      <w:pPr>
        <w:jc w:val="left"/>
      </w:pPr>
      <w:rPr>
        <w:rFonts w:ascii="Verdana" w:hAnsi="Verdana"/>
        <w:b/>
        <w:i w:val="0"/>
        <w:sz w:val="19"/>
      </w:rPr>
      <w:tblPr/>
      <w:tcPr>
        <w:shd w:val="clear" w:color="auto" w:fill="BFBFBF"/>
      </w:tcPr>
    </w:tblStylePr>
    <w:tblStylePr w:type="lastRow">
      <w:pPr>
        <w:jc w:val="left"/>
      </w:pPr>
      <w:rPr>
        <w:rFonts w:ascii="Verdana" w:hAnsi="Verdana"/>
        <w:sz w:val="19"/>
      </w:rPr>
    </w:tblStylePr>
    <w:tblStylePr w:type="firstCol">
      <w:rPr>
        <w:rFonts w:ascii="Verdana" w:hAnsi="Verdana"/>
        <w:sz w:val="19"/>
      </w:rPr>
    </w:tblStylePr>
    <w:tblStylePr w:type="lastCol">
      <w:rPr>
        <w:rFonts w:ascii="Verdana" w:hAnsi="Verdana"/>
        <w:sz w:val="19"/>
      </w:rPr>
      <w:tblPr/>
      <w:tcPr>
        <w:tcBorders>
          <w:top w:val="single" w:sz="4" w:space="0" w:color="7F7F7F"/>
          <w:left w:val="single" w:sz="4" w:space="0" w:color="7F7F7F"/>
          <w:bottom w:val="single" w:sz="4" w:space="0" w:color="7F7F7F"/>
          <w:right w:val="single" w:sz="4" w:space="0" w:color="7F7F7F"/>
          <w:insideH w:val="single" w:sz="4" w:space="0" w:color="7F7F7F"/>
          <w:insideV w:val="single" w:sz="4" w:space="0" w:color="7F7F7F"/>
        </w:tcBorders>
      </w:tcPr>
    </w:tblStylePr>
  </w:style>
  <w:style w:type="paragraph" w:styleId="Header">
    <w:name w:val="header"/>
    <w:basedOn w:val="Normal"/>
    <w:link w:val="HeaderChar"/>
    <w:rsid w:val="00ED6B96"/>
    <w:pPr>
      <w:tabs>
        <w:tab w:val="center" w:pos="4536"/>
        <w:tab w:val="right" w:pos="9072"/>
      </w:tabs>
    </w:pPr>
  </w:style>
  <w:style w:type="character" w:customStyle="1" w:styleId="Heading1Char">
    <w:name w:val="Heading 1 Char"/>
    <w:link w:val="Heading1"/>
    <w:rsid w:val="00075F28"/>
    <w:rPr>
      <w:rFonts w:ascii="Times New Roman" w:eastAsia="Times New Roman" w:hAnsi="Times New Roman" w:cs="Arial"/>
      <w:b/>
      <w:bCs/>
      <w:color w:val="000000"/>
      <w:kern w:val="32"/>
      <w:szCs w:val="32"/>
      <w:lang w:eastAsia="de-DE"/>
    </w:rPr>
  </w:style>
  <w:style w:type="character" w:customStyle="1" w:styleId="Heading3Char">
    <w:name w:val="Heading 3 Char"/>
    <w:link w:val="Heading3"/>
    <w:rsid w:val="005A4F32"/>
    <w:rPr>
      <w:rFonts w:ascii="Times New Roman" w:eastAsia="Times New Roman" w:hAnsi="Times New Roman" w:cs="Arial"/>
      <w:b/>
      <w:bCs/>
      <w:szCs w:val="26"/>
      <w:lang w:eastAsia="de-DE"/>
    </w:rPr>
  </w:style>
  <w:style w:type="character" w:customStyle="1" w:styleId="Heading4Char">
    <w:name w:val="Heading 4 Char"/>
    <w:link w:val="Heading4"/>
    <w:rsid w:val="00796A7F"/>
    <w:rPr>
      <w:rFonts w:ascii="Verdana" w:eastAsia="Times New Roman" w:hAnsi="Verdana" w:cs="Times New Roman"/>
      <w:b/>
      <w:bCs/>
      <w:sz w:val="19"/>
      <w:szCs w:val="28"/>
      <w:lang w:eastAsia="de-DE"/>
    </w:rPr>
  </w:style>
  <w:style w:type="character" w:customStyle="1" w:styleId="HeaderChar">
    <w:name w:val="Header Char"/>
    <w:link w:val="Header"/>
    <w:rsid w:val="00ED6B96"/>
    <w:rPr>
      <w:rFonts w:ascii="Verdana" w:eastAsia="Times New Roman" w:hAnsi="Verdana" w:cs="Times New Roman"/>
      <w:sz w:val="19"/>
      <w:szCs w:val="24"/>
      <w:lang w:eastAsia="de-DE"/>
    </w:rPr>
  </w:style>
  <w:style w:type="character" w:customStyle="1" w:styleId="Heading2Char">
    <w:name w:val="Heading 2 Char"/>
    <w:link w:val="Heading2"/>
    <w:rsid w:val="00E00339"/>
    <w:rPr>
      <w:rFonts w:ascii="Times New Roman" w:eastAsia="Times New Roman" w:hAnsi="Times New Roman" w:cs="Arial"/>
      <w:b/>
      <w:bCs/>
      <w:iCs/>
      <w:szCs w:val="28"/>
      <w:lang w:eastAsia="de-DE"/>
    </w:rPr>
  </w:style>
  <w:style w:type="character" w:styleId="Hyperlink">
    <w:name w:val="Hyperlink"/>
    <w:rsid w:val="00ED6B96"/>
    <w:rPr>
      <w:color w:val="0000FF"/>
      <w:u w:val="single"/>
    </w:rPr>
  </w:style>
  <w:style w:type="paragraph" w:customStyle="1" w:styleId="Kontakt">
    <w:name w:val="Kontakt"/>
    <w:basedOn w:val="Normal"/>
    <w:rsid w:val="00ED6B96"/>
    <w:pPr>
      <w:spacing w:line="160" w:lineRule="exact"/>
    </w:pPr>
    <w:rPr>
      <w:color w:val="808080"/>
      <w:sz w:val="13"/>
    </w:rPr>
  </w:style>
  <w:style w:type="paragraph" w:customStyle="1" w:styleId="Name">
    <w:name w:val="Name"/>
    <w:basedOn w:val="Normal"/>
    <w:rsid w:val="00ED6B96"/>
    <w:pPr>
      <w:spacing w:before="160" w:after="80"/>
    </w:pPr>
    <w:rPr>
      <w:rFonts w:ascii="Book Antiqua" w:hAnsi="Book Antiqua"/>
      <w:color w:val="808080"/>
      <w:sz w:val="22"/>
    </w:rPr>
  </w:style>
  <w:style w:type="paragraph" w:customStyle="1" w:styleId="CopernicusWordtemplate">
    <w:name w:val="Copernicus_Word_template"/>
    <w:basedOn w:val="Normal"/>
    <w:link w:val="CopernicusWordtemplateChar"/>
    <w:rsid w:val="00B5719D"/>
  </w:style>
  <w:style w:type="character" w:customStyle="1" w:styleId="CopernicusWordtemplateChar">
    <w:name w:val="Copernicus_Word_template Char"/>
    <w:basedOn w:val="DefaultParagraphFont"/>
    <w:link w:val="CopernicusWordtemplate"/>
    <w:rsid w:val="00B5719D"/>
    <w:rPr>
      <w:rFonts w:ascii="Times New Roman" w:eastAsia="Times New Roman" w:hAnsi="Times New Roman"/>
      <w:sz w:val="24"/>
      <w:szCs w:val="24"/>
      <w:lang w:eastAsia="de-DE"/>
    </w:rPr>
  </w:style>
  <w:style w:type="character" w:styleId="LineNumber">
    <w:name w:val="line number"/>
    <w:basedOn w:val="DefaultParagraphFont"/>
    <w:uiPriority w:val="99"/>
    <w:semiHidden/>
    <w:unhideWhenUsed/>
    <w:rsid w:val="00D40CE0"/>
  </w:style>
  <w:style w:type="paragraph" w:customStyle="1" w:styleId="MStitle">
    <w:name w:val="MS title"/>
    <w:basedOn w:val="Normal"/>
    <w:link w:val="MStitleChar"/>
    <w:qFormat/>
    <w:rsid w:val="0091791F"/>
    <w:pPr>
      <w:spacing w:before="360" w:line="440" w:lineRule="exact"/>
      <w:contextualSpacing/>
    </w:pPr>
    <w:rPr>
      <w:b/>
      <w:sz w:val="34"/>
    </w:rPr>
  </w:style>
  <w:style w:type="paragraph" w:styleId="ListParagraph">
    <w:name w:val="List Paragraph"/>
    <w:basedOn w:val="Normal"/>
    <w:uiPriority w:val="34"/>
    <w:rsid w:val="00B4015F"/>
    <w:pPr>
      <w:ind w:left="720"/>
      <w:contextualSpacing/>
    </w:pPr>
  </w:style>
  <w:style w:type="character" w:customStyle="1" w:styleId="MStitleChar">
    <w:name w:val="MS title Char"/>
    <w:basedOn w:val="DefaultParagraphFont"/>
    <w:link w:val="MStitle"/>
    <w:rsid w:val="0091791F"/>
    <w:rPr>
      <w:rFonts w:ascii="Times New Roman" w:eastAsia="Times New Roman" w:hAnsi="Times New Roman"/>
      <w:b/>
      <w:sz w:val="34"/>
      <w:szCs w:val="24"/>
      <w:lang w:eastAsia="de-DE"/>
    </w:rPr>
  </w:style>
  <w:style w:type="paragraph" w:customStyle="1" w:styleId="Affiliation">
    <w:name w:val="Affiliation"/>
    <w:basedOn w:val="Normal"/>
    <w:link w:val="AffiliationChar"/>
    <w:qFormat/>
    <w:rsid w:val="00450DB9"/>
    <w:pPr>
      <w:spacing w:before="120" w:line="240" w:lineRule="auto"/>
      <w:contextualSpacing/>
    </w:pPr>
  </w:style>
  <w:style w:type="character" w:styleId="PlaceholderText">
    <w:name w:val="Placeholder Text"/>
    <w:basedOn w:val="DefaultParagraphFont"/>
    <w:uiPriority w:val="99"/>
    <w:semiHidden/>
    <w:rsid w:val="003D5288"/>
    <w:rPr>
      <w:color w:val="808080"/>
    </w:rPr>
  </w:style>
  <w:style w:type="character" w:customStyle="1" w:styleId="AffiliationChar">
    <w:name w:val="Affiliation Char"/>
    <w:basedOn w:val="DefaultParagraphFont"/>
    <w:link w:val="Affiliation"/>
    <w:rsid w:val="00450DB9"/>
    <w:rPr>
      <w:rFonts w:ascii="Times New Roman" w:eastAsia="Times New Roman" w:hAnsi="Times New Roman"/>
      <w:szCs w:val="24"/>
      <w:lang w:eastAsia="de-D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D528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5288"/>
    <w:rPr>
      <w:rFonts w:ascii="Tahoma" w:eastAsia="Times New Roman" w:hAnsi="Tahoma" w:cs="Tahoma"/>
      <w:sz w:val="16"/>
      <w:szCs w:val="16"/>
      <w:lang w:eastAsia="de-DE"/>
    </w:rPr>
  </w:style>
  <w:style w:type="paragraph" w:customStyle="1" w:styleId="Equation">
    <w:name w:val="Equation"/>
    <w:basedOn w:val="Normal"/>
    <w:link w:val="EquationChar"/>
    <w:rsid w:val="00C35812"/>
    <w:pPr>
      <w:spacing w:before="120" w:after="120"/>
    </w:pPr>
    <w:rPr>
      <w:rFonts w:ascii="Cambria Math" w:hAnsi="Cambria Math"/>
    </w:rPr>
  </w:style>
  <w:style w:type="paragraph" w:styleId="Caption">
    <w:name w:val="caption"/>
    <w:basedOn w:val="Normal"/>
    <w:next w:val="Normal"/>
    <w:uiPriority w:val="35"/>
    <w:unhideWhenUsed/>
    <w:qFormat/>
    <w:rsid w:val="003A4FB4"/>
    <w:pPr>
      <w:spacing w:after="200" w:line="240" w:lineRule="auto"/>
    </w:pPr>
    <w:rPr>
      <w:b/>
      <w:bCs/>
      <w:sz w:val="18"/>
      <w:szCs w:val="18"/>
    </w:rPr>
  </w:style>
  <w:style w:type="character" w:customStyle="1" w:styleId="EquationChar">
    <w:name w:val="Equation Char"/>
    <w:basedOn w:val="DefaultParagraphFont"/>
    <w:link w:val="Equation"/>
    <w:rsid w:val="00C35812"/>
    <w:rPr>
      <w:rFonts w:ascii="Cambria Math" w:eastAsia="Times New Roman" w:hAnsi="Cambria Math"/>
      <w:szCs w:val="24"/>
      <w:lang w:eastAsia="de-DE"/>
    </w:rPr>
  </w:style>
  <w:style w:type="paragraph" w:styleId="Footer">
    <w:name w:val="footer"/>
    <w:basedOn w:val="Normal"/>
    <w:link w:val="FooterChar"/>
    <w:uiPriority w:val="99"/>
    <w:unhideWhenUsed/>
    <w:rsid w:val="006D0C96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D0C96"/>
    <w:rPr>
      <w:rFonts w:ascii="Times New Roman" w:eastAsia="Times New Roman" w:hAnsi="Times New Roman"/>
      <w:szCs w:val="24"/>
      <w:lang w:eastAsia="de-DE"/>
    </w:rPr>
  </w:style>
  <w:style w:type="paragraph" w:customStyle="1" w:styleId="Correspondence">
    <w:name w:val="Correspondence"/>
    <w:basedOn w:val="Normal"/>
    <w:link w:val="CorrespondenceChar"/>
    <w:qFormat/>
    <w:rsid w:val="008E213F"/>
    <w:pPr>
      <w:spacing w:before="120" w:after="360" w:line="240" w:lineRule="auto"/>
    </w:pPr>
  </w:style>
  <w:style w:type="character" w:customStyle="1" w:styleId="CorrespondenceChar">
    <w:name w:val="Correspondence Char"/>
    <w:basedOn w:val="DefaultParagraphFont"/>
    <w:link w:val="Correspondence"/>
    <w:rsid w:val="008E213F"/>
    <w:rPr>
      <w:rFonts w:ascii="Times New Roman" w:eastAsia="Times New Roman" w:hAnsi="Times New Roman"/>
      <w:szCs w:val="24"/>
      <w:lang w:eastAsia="de-DE"/>
    </w:rPr>
  </w:style>
  <w:style w:type="paragraph" w:customStyle="1" w:styleId="Authors">
    <w:name w:val="Authors"/>
    <w:basedOn w:val="Normal"/>
    <w:link w:val="AuthorsChar"/>
    <w:qFormat/>
    <w:rsid w:val="00BD0523"/>
    <w:pPr>
      <w:spacing w:before="180" w:line="240" w:lineRule="auto"/>
      <w:contextualSpacing/>
    </w:pPr>
    <w:rPr>
      <w:sz w:val="24"/>
    </w:rPr>
  </w:style>
  <w:style w:type="character" w:customStyle="1" w:styleId="AuthorsChar">
    <w:name w:val="Authors Char"/>
    <w:basedOn w:val="DefaultParagraphFont"/>
    <w:link w:val="Authors"/>
    <w:rsid w:val="00BD0523"/>
    <w:rPr>
      <w:rFonts w:ascii="Times New Roman" w:eastAsia="Times New Roman" w:hAnsi="Times New Roman"/>
      <w:sz w:val="24"/>
      <w:szCs w:val="24"/>
      <w:lang w:eastAsia="de-DE"/>
    </w:rPr>
  </w:style>
  <w:style w:type="paragraph" w:customStyle="1" w:styleId="EndNoteBibliographyTitle">
    <w:name w:val="EndNote Bibliography Title"/>
    <w:basedOn w:val="Normal"/>
    <w:rsid w:val="000B679B"/>
    <w:pPr>
      <w:jc w:val="center"/>
    </w:pPr>
    <w:rPr>
      <w:sz w:val="18"/>
      <w:lang w:val="de-DE"/>
    </w:rPr>
  </w:style>
  <w:style w:type="paragraph" w:customStyle="1" w:styleId="EndNoteBibliography">
    <w:name w:val="EndNote Bibliography"/>
    <w:basedOn w:val="Normal"/>
    <w:rsid w:val="000B679B"/>
    <w:pPr>
      <w:spacing w:line="240" w:lineRule="auto"/>
    </w:pPr>
    <w:rPr>
      <w:sz w:val="18"/>
      <w:lang w:val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576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5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62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418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844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80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033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953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432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72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319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36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398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486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99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676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53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393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4.png"/><Relationship Id="rId12" Type="http://schemas.openxmlformats.org/officeDocument/2006/relationships/image" Target="media/image5.png"/><Relationship Id="rId13" Type="http://schemas.openxmlformats.org/officeDocument/2006/relationships/image" Target="media/image6.png"/><Relationship Id="rId14" Type="http://schemas.openxmlformats.org/officeDocument/2006/relationships/image" Target="media/image7.png"/><Relationship Id="rId15" Type="http://schemas.openxmlformats.org/officeDocument/2006/relationships/image" Target="media/image8.png"/><Relationship Id="rId16" Type="http://schemas.openxmlformats.org/officeDocument/2006/relationships/image" Target="media/image9.png"/><Relationship Id="rId17" Type="http://schemas.openxmlformats.org/officeDocument/2006/relationships/footer" Target="footer1.xml"/><Relationship Id="rId18" Type="http://schemas.openxmlformats.org/officeDocument/2006/relationships/fontTable" Target="fontTable.xml"/><Relationship Id="rId19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png"/><Relationship Id="rId9" Type="http://schemas.openxmlformats.org/officeDocument/2006/relationships/image" Target="media/image2.png"/><Relationship Id="rId10" Type="http://schemas.openxmlformats.org/officeDocument/2006/relationships/image" Target="media/image3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CopernicusTemplates\Free-Forms\Blank.do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Copernicus_Word_template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101D265-C354-BE45-B0CD-664401C61E0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CopernicusTemplates\Free-Forms\Blank.dotm</Template>
  <TotalTime>0</TotalTime>
  <Pages>11</Pages>
  <Words>2150</Words>
  <Characters>12259</Characters>
  <Application>Microsoft Macintosh Word</Application>
  <DocSecurity>0</DocSecurity>
  <Lines>102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lank</vt:lpstr>
    </vt:vector>
  </TitlesOfParts>
  <Company>Copernicus Gesellschaft mbH</Company>
  <LinksUpToDate>false</LinksUpToDate>
  <CharactersWithSpaces>1438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lank</dc:title>
  <dc:creator>Martin Rasmussen</dc:creator>
  <cp:lastModifiedBy>Microsoft Office User</cp:lastModifiedBy>
  <cp:revision>42</cp:revision>
  <cp:lastPrinted>2016-02-01T07:21:00Z</cp:lastPrinted>
  <dcterms:created xsi:type="dcterms:W3CDTF">2019-09-24T17:42:00Z</dcterms:created>
  <dcterms:modified xsi:type="dcterms:W3CDTF">2019-09-27T16:32:00Z</dcterms:modified>
</cp:coreProperties>
</file>